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0FF1" w14:textId="4AE624CD" w:rsidR="00F445AB" w:rsidRPr="00FA786D" w:rsidRDefault="00F445AB" w:rsidP="00FA786D">
      <w:pPr>
        <w:spacing w:after="0" w:line="480" w:lineRule="auto"/>
        <w:rPr>
          <w:rFonts w:ascii="Arial" w:hAnsi="Arial" w:cs="Arial"/>
        </w:rPr>
      </w:pPr>
      <w:r>
        <w:rPr>
          <w:rFonts w:ascii="Arial" w:hAnsi="Arial" w:cs="Arial"/>
        </w:rPr>
        <w:t xml:space="preserve">For submission </w:t>
      </w:r>
      <w:commentRangeStart w:id="0"/>
      <w:commentRangeStart w:id="1"/>
      <w:r>
        <w:rPr>
          <w:rFonts w:ascii="Arial" w:hAnsi="Arial" w:cs="Arial"/>
        </w:rPr>
        <w:t>in</w:t>
      </w:r>
      <w:commentRangeEnd w:id="0"/>
      <w:r w:rsidR="00903FDF">
        <w:rPr>
          <w:rStyle w:val="CommentReference"/>
        </w:rPr>
        <w:commentReference w:id="0"/>
      </w:r>
      <w:commentRangeEnd w:id="1"/>
      <w:r w:rsidR="007B6A5B">
        <w:rPr>
          <w:rStyle w:val="CommentReference"/>
        </w:rPr>
        <w:commentReference w:id="1"/>
      </w:r>
      <w:proofErr w:type="gramStart"/>
      <w:r>
        <w:rPr>
          <w:rFonts w:ascii="Arial" w:hAnsi="Arial" w:cs="Arial"/>
        </w:rPr>
        <w:t>: ?</w:t>
      </w:r>
      <w:proofErr w:type="gramEnd"/>
    </w:p>
    <w:p w14:paraId="3F885583" w14:textId="77777777" w:rsidR="00F445AB" w:rsidRDefault="00F445AB" w:rsidP="005540E5">
      <w:pPr>
        <w:spacing w:after="0" w:line="480" w:lineRule="auto"/>
        <w:jc w:val="center"/>
        <w:rPr>
          <w:rFonts w:ascii="Arial" w:hAnsi="Arial" w:cs="Arial"/>
          <w:b/>
          <w:bCs/>
        </w:rPr>
      </w:pPr>
    </w:p>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715A5F42"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w:t>
      </w:r>
      <w:r w:rsidR="007B6A5B" w:rsidRPr="007B6A5B">
        <w:rPr>
          <w:rFonts w:ascii="Arial" w:hAnsi="Arial" w:cs="Arial"/>
        </w:rPr>
        <w:t>Jiangsu Key Laboratory of Neuropsychiatric Diseases and Cambridge-Suda Genomic Resource Center, Suzhou Medical College, Soochow University, Suzhou 215123, China</w:t>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33D2C78C" w:rsidR="0098592A" w:rsidRDefault="00FA786D" w:rsidP="005540E5">
      <w:pPr>
        <w:spacing w:after="0" w:line="480" w:lineRule="auto"/>
        <w:rPr>
          <w:rFonts w:ascii="Arial" w:hAnsi="Arial" w:cs="Arial"/>
          <w:bCs/>
          <w:lang w:eastAsia="zh-CN"/>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proofErr w:type="spellStart"/>
      <w:r w:rsidR="003C3263" w:rsidRPr="003C3263">
        <w:rPr>
          <w:rFonts w:ascii="Arial" w:hAnsi="Arial" w:cs="Arial"/>
          <w:bCs/>
          <w:i/>
          <w:iCs/>
        </w:rPr>
        <w:t>Taeniopygia</w:t>
      </w:r>
      <w:proofErr w:type="spellEnd"/>
      <w:r w:rsidR="003C3263" w:rsidRPr="003C3263">
        <w:rPr>
          <w:rFonts w:ascii="Arial" w:hAnsi="Arial" w:cs="Arial"/>
          <w:bCs/>
          <w:i/>
          <w:iCs/>
        </w:rPr>
        <w:t xml:space="preserve">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w:t>
      </w:r>
      <w:r w:rsidR="00614603">
        <w:rPr>
          <w:rFonts w:ascii="Arial" w:hAnsi="Arial" w:cs="Arial"/>
          <w:bCs/>
        </w:rPr>
        <w:t xml:space="preserve"> expression</w:t>
      </w:r>
      <w:r w:rsidR="003E6C8F">
        <w:rPr>
          <w:rFonts w:ascii="Arial" w:hAnsi="Arial" w:cs="Arial"/>
          <w:bCs/>
        </w:rPr>
        <w:t xml:space="preserve"> for social birds than </w:t>
      </w:r>
      <w:r w:rsidR="00614603">
        <w:rPr>
          <w:rFonts w:ascii="Arial" w:hAnsi="Arial" w:cs="Arial"/>
          <w:bCs/>
        </w:rPr>
        <w:t xml:space="preserve">in </w:t>
      </w:r>
      <w:r w:rsidR="003E6C8F">
        <w:rPr>
          <w:rFonts w:ascii="Arial" w:hAnsi="Arial" w:cs="Arial"/>
          <w:bCs/>
        </w:rPr>
        <w:t xml:space="preserve">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3A3DD471"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w:t>
      </w:r>
      <w:r w:rsidR="007B6A5B">
        <w:rPr>
          <w:rFonts w:ascii="Arial" w:hAnsi="Arial" w:cs="Arial" w:hint="eastAsia"/>
          <w:bCs/>
          <w:lang w:eastAsia="zh-CN"/>
        </w:rPr>
        <w:t>p</w:t>
      </w:r>
      <w:r w:rsidR="007B6A5B">
        <w:rPr>
          <w:rFonts w:ascii="Arial" w:hAnsi="Arial" w:cs="Arial"/>
          <w:bCs/>
          <w:lang w:eastAsia="zh-CN"/>
        </w:rPr>
        <w:t xml:space="preserve">acemaker </w:t>
      </w:r>
      <w:r w:rsidRPr="008C0BE0">
        <w:rPr>
          <w:rFonts w:ascii="Arial" w:hAnsi="Arial" w:cs="Arial"/>
          <w:bCs/>
        </w:rPr>
        <w:t>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w:t>
      </w:r>
      <w:r w:rsidRPr="008C0BE0">
        <w:rPr>
          <w:rFonts w:ascii="Arial" w:hAnsi="Arial" w:cs="Arial"/>
          <w:bCs/>
        </w:rPr>
        <w:lastRenderedPageBreak/>
        <w:t xml:space="preserve">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691EFCE4"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xml:space="preserve">. Its production, tightly controlled by the circadian clock, forms a vital link between the external environment's light-dark cycle and the organism's internal biological processes. </w:t>
      </w:r>
      <w:commentRangeStart w:id="2"/>
      <w:commentRangeStart w:id="3"/>
      <w:commentRangeStart w:id="4"/>
      <w:commentRangeStart w:id="5"/>
      <w:commentRangeStart w:id="6"/>
      <w:commentRangeStart w:id="7"/>
      <w:r w:rsidRPr="003F640E">
        <w:rPr>
          <w:rFonts w:ascii="Arial" w:hAnsi="Arial" w:cs="Arial"/>
          <w:bCs/>
        </w:rPr>
        <w:t>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 xml:space="preserve">on </w:t>
      </w:r>
      <w:del w:id="8" w:author="Jenny Q Ouyang" w:date="2024-06-21T00:02:00Z" w16du:dateUtc="2024-06-21T07:02:00Z">
        <w:r w:rsidR="0089784F" w:rsidDel="000D7C9E">
          <w:rPr>
            <w:rFonts w:ascii="Arial" w:hAnsi="Arial" w:cs="Arial"/>
            <w:bCs/>
          </w:rPr>
          <w:delText>are varied</w:delText>
        </w:r>
      </w:del>
      <w:ins w:id="9" w:author="Jenny Q Ouyang" w:date="2024-06-21T00:02:00Z" w16du:dateUtc="2024-06-21T07:02:00Z">
        <w:r w:rsidR="000D7C9E">
          <w:rPr>
            <w:rFonts w:ascii="Arial" w:hAnsi="Arial" w:cs="Arial"/>
            <w:bCs/>
          </w:rPr>
          <w:t>vary from no effect to suppression and/or phase shifts</w:t>
        </w:r>
      </w:ins>
      <w:r w:rsidR="0089784F">
        <w:rPr>
          <w:rFonts w:ascii="Arial" w:hAnsi="Arial" w:cs="Arial"/>
          <w:bCs/>
        </w:rPr>
        <w:t xml:space="preserve"> </w:t>
      </w:r>
      <w:del w:id="10" w:author="Jenny Q Ouyang" w:date="2024-06-21T00:01:00Z" w16du:dateUtc="2024-06-21T07:01:00Z">
        <w:r w:rsidR="0089784F" w:rsidDel="000D7C9E">
          <w:rPr>
            <w:rFonts w:ascii="Arial" w:hAnsi="Arial" w:cs="Arial"/>
            <w:bCs/>
          </w:rPr>
          <w:delText xml:space="preserve">in the literature </w:delText>
        </w:r>
      </w:del>
      <w:r w:rsidR="0089784F">
        <w:rPr>
          <w:rFonts w:ascii="Arial" w:hAnsi="Arial" w:cs="Arial"/>
          <w:bCs/>
        </w:rPr>
        <w:t>depending on the light intensity and species</w:t>
      </w:r>
      <w:commentRangeEnd w:id="2"/>
      <w:r w:rsidR="000C6072">
        <w:rPr>
          <w:rStyle w:val="CommentReference"/>
        </w:rPr>
        <w:commentReference w:id="2"/>
      </w:r>
      <w:commentRangeEnd w:id="3"/>
      <w:r w:rsidR="00636E8F">
        <w:rPr>
          <w:rStyle w:val="CommentReference"/>
        </w:rPr>
        <w:commentReference w:id="3"/>
      </w:r>
      <w:commentRangeEnd w:id="4"/>
      <w:r w:rsidR="000D7C9E">
        <w:rPr>
          <w:rStyle w:val="CommentReference"/>
        </w:rPr>
        <w:commentReference w:id="4"/>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commentRangeEnd w:id="5"/>
      <w:r w:rsidR="005622EB">
        <w:rPr>
          <w:rStyle w:val="CommentReference"/>
        </w:rPr>
        <w:commentReference w:id="5"/>
      </w:r>
      <w:commentRangeEnd w:id="6"/>
      <w:r w:rsidR="0089784F">
        <w:rPr>
          <w:rStyle w:val="CommentReference"/>
        </w:rPr>
        <w:commentReference w:id="6"/>
      </w:r>
      <w:commentRangeEnd w:id="7"/>
      <w:r w:rsidR="00CC480C">
        <w:rPr>
          <w:rStyle w:val="CommentReference"/>
        </w:rPr>
        <w:commentReference w:id="7"/>
      </w:r>
      <w:r w:rsidR="000D7C9E">
        <w:rPr>
          <w:rFonts w:ascii="Arial" w:hAnsi="Arial" w:cs="Arial"/>
          <w:bCs/>
        </w:rPr>
        <w:t xml:space="preserve">  </w:t>
      </w:r>
      <w:ins w:id="11" w:author="Jenny Q Ouyang" w:date="2024-06-21T00:03:00Z" w16du:dateUtc="2024-06-21T07:03:00Z">
        <w:r w:rsidR="00C83861">
          <w:rPr>
            <w:rFonts w:ascii="Arial" w:hAnsi="Arial" w:cs="Arial"/>
            <w:bCs/>
          </w:rPr>
          <w:t>These</w:t>
        </w:r>
      </w:ins>
      <w:ins w:id="12" w:author="Jenny Q Ouyang" w:date="2024-06-21T00:00:00Z" w16du:dateUtc="2024-06-21T07:00:00Z">
        <w:r w:rsidR="000D7C9E">
          <w:rPr>
            <w:rFonts w:ascii="Arial" w:hAnsi="Arial" w:cs="Arial"/>
            <w:bCs/>
          </w:rPr>
          <w:t xml:space="preserve"> discrepancies</w:t>
        </w:r>
      </w:ins>
      <w:ins w:id="13" w:author="Jenny Q Ouyang" w:date="2024-06-21T00:03:00Z" w16du:dateUtc="2024-06-21T07:03:00Z">
        <w:r w:rsidR="00C83861">
          <w:rPr>
            <w:rFonts w:ascii="Arial" w:hAnsi="Arial" w:cs="Arial"/>
            <w:bCs/>
          </w:rPr>
          <w:t xml:space="preserve"> on downstream phenotypes</w:t>
        </w:r>
      </w:ins>
      <w:ins w:id="14" w:author="Jenny Q Ouyang" w:date="2024-06-21T00:00:00Z" w16du:dateUtc="2024-06-21T07:00:00Z">
        <w:r w:rsidR="000D7C9E">
          <w:rPr>
            <w:rFonts w:ascii="Arial" w:hAnsi="Arial" w:cs="Arial"/>
            <w:bCs/>
          </w:rPr>
          <w:t xml:space="preserve"> could be related to </w:t>
        </w:r>
      </w:ins>
      <w:ins w:id="15" w:author="Jenny Q Ouyang" w:date="2024-06-21T00:01:00Z" w16du:dateUtc="2024-06-21T07:01:00Z">
        <w:r w:rsidR="000D7C9E">
          <w:rPr>
            <w:rFonts w:ascii="Arial" w:hAnsi="Arial" w:cs="Arial"/>
            <w:bCs/>
          </w:rPr>
          <w:t xml:space="preserve">overlooked </w:t>
        </w:r>
      </w:ins>
      <w:ins w:id="16" w:author="Jenny Q Ouyang" w:date="2024-06-21T00:00:00Z" w16du:dateUtc="2024-06-21T07:00:00Z">
        <w:r w:rsidR="000D7C9E">
          <w:rPr>
            <w:rFonts w:ascii="Arial" w:hAnsi="Arial" w:cs="Arial"/>
            <w:bCs/>
          </w:rPr>
          <w:t xml:space="preserve">biotic contexts, such as </w:t>
        </w:r>
      </w:ins>
      <w:ins w:id="17" w:author="Jenny Q Ouyang" w:date="2024-06-21T00:01:00Z" w16du:dateUtc="2024-06-21T07:01:00Z">
        <w:r w:rsidR="000D7C9E">
          <w:rPr>
            <w:rFonts w:ascii="Arial" w:hAnsi="Arial" w:cs="Arial"/>
            <w:bCs/>
          </w:rPr>
          <w:t xml:space="preserve">age or social structure. </w:t>
        </w:r>
      </w:ins>
    </w:p>
    <w:p w14:paraId="2DBE654F" w14:textId="01229BB7"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7</w:t>
      </w:r>
      <w:r w:rsidR="0089784F">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1-13</w:t>
      </w:r>
      <w:r w:rsidR="0089784F">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w:t>
      </w:r>
      <w:commentRangeStart w:id="18"/>
      <w:r w:rsidR="00BC5CA4" w:rsidRPr="00662061">
        <w:rPr>
          <w:rFonts w:ascii="Arial" w:hAnsi="Arial" w:cs="Arial"/>
          <w:bCs/>
        </w:rPr>
        <w:t>social settings</w:t>
      </w:r>
      <w:commentRangeEnd w:id="18"/>
      <w:r w:rsidR="00C83861">
        <w:rPr>
          <w:rStyle w:val="CommentReference"/>
        </w:rPr>
        <w:commentReference w:id="18"/>
      </w:r>
      <w:r w:rsidR="00BC5CA4" w:rsidRPr="00662061">
        <w:rPr>
          <w:rFonts w:ascii="Arial" w:hAnsi="Arial" w:cs="Arial"/>
          <w:bCs/>
        </w:rPr>
        <w:t xml:space="preserve">,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4-16</w:t>
      </w:r>
      <w:r w:rsidR="0089784F">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flies, 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In mammals, the degu</w:t>
      </w:r>
      <w:r w:rsidR="00D67096">
        <w:rPr>
          <w:rFonts w:ascii="Arial" w:hAnsi="Arial" w:cs="Arial"/>
          <w:bCs/>
        </w:rPr>
        <w:t>s</w:t>
      </w:r>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D4473B">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18</w:t>
      </w:r>
      <w:r w:rsidR="00D4473B">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del w:id="19" w:author="Jenny Q Ouyang" w:date="2024-06-21T00:04:00Z" w16du:dateUtc="2024-06-21T07:04:00Z">
        <w:r w:rsidR="00BC5CA4" w:rsidDel="00C83861">
          <w:rPr>
            <w:rFonts w:ascii="Arial" w:hAnsi="Arial" w:cs="Arial"/>
            <w:bCs/>
          </w:rPr>
          <w:delText>Additiona</w:delText>
        </w:r>
      </w:del>
      <w:del w:id="20" w:author="Jenny Q Ouyang" w:date="2024-06-21T00:05:00Z" w16du:dateUtc="2024-06-21T07:05:00Z">
        <w:r w:rsidR="00BC5CA4" w:rsidDel="00C83861">
          <w:rPr>
            <w:rFonts w:ascii="Arial" w:hAnsi="Arial" w:cs="Arial"/>
            <w:bCs/>
          </w:rPr>
          <w:delText>lly</w:delText>
        </w:r>
        <w:r w:rsidR="003F5E60" w:rsidDel="00C83861">
          <w:rPr>
            <w:rFonts w:ascii="Arial" w:hAnsi="Arial" w:cs="Arial"/>
            <w:bCs/>
          </w:rPr>
          <w:delText>, a</w:delText>
        </w:r>
      </w:del>
      <w:ins w:id="21" w:author="Jenny Q Ouyang" w:date="2024-06-21T00:05:00Z" w16du:dateUtc="2024-06-21T07:05:00Z">
        <w:r w:rsidR="00C83861">
          <w:rPr>
            <w:rFonts w:ascii="Arial" w:hAnsi="Arial" w:cs="Arial"/>
            <w:bCs/>
          </w:rPr>
          <w:t>A</w:t>
        </w:r>
      </w:ins>
      <w:r w:rsidR="003F5E60">
        <w:rPr>
          <w:rFonts w:ascii="Arial" w:hAnsi="Arial" w:cs="Arial"/>
          <w:bCs/>
        </w:rPr>
        <w:t xml:space="preserve">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D4473B">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19</w:t>
      </w:r>
      <w:r w:rsidR="00D4473B">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Therefore,</w:t>
      </w:r>
      <w:r w:rsidR="00636E8F">
        <w:rPr>
          <w:rFonts w:ascii="Arial" w:hAnsi="Arial" w:cs="Arial"/>
          <w:bCs/>
        </w:rPr>
        <w:t xml:space="preserve"> we need</w:t>
      </w:r>
      <w:r>
        <w:rPr>
          <w:rFonts w:ascii="Arial" w:hAnsi="Arial" w:cs="Arial"/>
          <w:bCs/>
        </w:rPr>
        <w:t xml:space="preserve"> </w:t>
      </w:r>
      <w:r w:rsidR="00636E8F">
        <w:rPr>
          <w:rFonts w:ascii="Arial" w:hAnsi="Arial" w:cs="Arial"/>
          <w:bCs/>
        </w:rPr>
        <w:t xml:space="preserve">systematic </w:t>
      </w:r>
      <w:del w:id="22" w:author="Jenny Q Ouyang" w:date="2024-06-21T00:05:00Z" w16du:dateUtc="2024-06-21T07:05:00Z">
        <w:r w:rsidR="00636E8F" w:rsidDel="00C83861">
          <w:rPr>
            <w:rFonts w:ascii="Arial" w:hAnsi="Arial" w:cs="Arial"/>
            <w:bCs/>
          </w:rPr>
          <w:delText xml:space="preserve">social </w:delText>
        </w:r>
      </w:del>
      <w:r w:rsidR="00636E8F">
        <w:rPr>
          <w:rFonts w:ascii="Arial" w:hAnsi="Arial" w:cs="Arial"/>
          <w:bCs/>
        </w:rPr>
        <w:t xml:space="preserve">studies </w:t>
      </w:r>
      <w:del w:id="23" w:author="Jenny Q Ouyang" w:date="2024-06-21T00:05:00Z" w16du:dateUtc="2024-06-21T07:05:00Z">
        <w:r w:rsidR="00636E8F" w:rsidDel="00C83861">
          <w:rPr>
            <w:rFonts w:ascii="Arial" w:hAnsi="Arial" w:cs="Arial"/>
            <w:bCs/>
          </w:rPr>
          <w:delText>to fully understand ALAN’s impact</w:delText>
        </w:r>
      </w:del>
      <w:ins w:id="24" w:author="Jenny Q Ouyang" w:date="2024-06-21T00:05:00Z" w16du:dateUtc="2024-06-21T07:05:00Z">
        <w:r w:rsidR="00C83861">
          <w:rPr>
            <w:rFonts w:ascii="Arial" w:hAnsi="Arial" w:cs="Arial"/>
            <w:bCs/>
          </w:rPr>
          <w:t>of</w:t>
        </w:r>
      </w:ins>
      <w:ins w:id="25" w:author="Jenny Q Ouyang" w:date="2024-06-21T00:06:00Z" w16du:dateUtc="2024-06-21T07:06:00Z">
        <w:r w:rsidR="00C83861">
          <w:rPr>
            <w:rFonts w:ascii="Arial" w:hAnsi="Arial" w:cs="Arial"/>
            <w:bCs/>
          </w:rPr>
          <w:t xml:space="preserve"> the impacts of social interactions </w:t>
        </w:r>
      </w:ins>
      <w:ins w:id="26" w:author="Jenny Q Ouyang" w:date="2024-06-21T00:07:00Z" w16du:dateUtc="2024-06-21T07:07:00Z">
        <w:r w:rsidR="009F0B1D">
          <w:rPr>
            <w:rFonts w:ascii="Arial" w:hAnsi="Arial" w:cs="Arial"/>
            <w:bCs/>
          </w:rPr>
          <w:t>under</w:t>
        </w:r>
      </w:ins>
      <w:ins w:id="27" w:author="Jenny Q Ouyang" w:date="2024-06-21T00:06:00Z" w16du:dateUtc="2024-06-21T07:06:00Z">
        <w:r w:rsidR="00C83861">
          <w:rPr>
            <w:rFonts w:ascii="Arial" w:hAnsi="Arial" w:cs="Arial"/>
            <w:bCs/>
          </w:rPr>
          <w:t xml:space="preserve"> environmental pollutants</w:t>
        </w:r>
      </w:ins>
      <w:r w:rsidR="00636E8F">
        <w:rPr>
          <w:rFonts w:ascii="Arial" w:hAnsi="Arial" w:cs="Arial"/>
          <w:bCs/>
        </w:rPr>
        <w:t>. O</w:t>
      </w:r>
      <w:r>
        <w:rPr>
          <w:rFonts w:ascii="Arial" w:hAnsi="Arial" w:cs="Arial"/>
          <w:bCs/>
        </w:rPr>
        <w:t xml:space="preserve">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xml:space="preserve">. We </w:t>
      </w:r>
      <w:r w:rsidR="00187858">
        <w:rPr>
          <w:rFonts w:ascii="Arial" w:hAnsi="Arial" w:cs="Arial"/>
          <w:bCs/>
        </w:rPr>
        <w:lastRenderedPageBreak/>
        <w:t>predict based on the limited studies available investigating social circadian rhythms, that social interactions might mitigate the effects of this pervasive sensory pollutant.</w:t>
      </w:r>
      <w:r w:rsidR="0016171E">
        <w:rPr>
          <w:rFonts w:ascii="Arial" w:hAnsi="Arial" w:cs="Arial"/>
          <w:bCs/>
        </w:rPr>
        <w:t xml:space="preserve"> </w:t>
      </w:r>
    </w:p>
    <w:p w14:paraId="3B1F1008" w14:textId="172C3B4E"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proofErr w:type="spellStart"/>
      <w:r w:rsidRPr="00915199">
        <w:rPr>
          <w:rFonts w:ascii="Arial" w:hAnsi="Arial" w:cs="Arial"/>
          <w:bCs/>
          <w:i/>
          <w:iCs/>
        </w:rPr>
        <w:t>Taeniopygia</w:t>
      </w:r>
      <w:proofErr w:type="spellEnd"/>
      <w:r w:rsidRPr="00915199">
        <w:rPr>
          <w:rFonts w:ascii="Arial" w:hAnsi="Arial" w:cs="Arial"/>
          <w:bCs/>
          <w:i/>
          <w:iCs/>
        </w:rPr>
        <w:t xml:space="preserve">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or stressor that the social context has no effect. In this case, ALAN exposure would elicit similar responses regardless of social condition.</w:t>
      </w:r>
      <w:r w:rsidR="00636E8F">
        <w:rPr>
          <w:rFonts w:ascii="Arial" w:hAnsi="Arial" w:cs="Arial"/>
          <w:bCs/>
        </w:rPr>
        <w:t xml:space="preserve"> Lastly, social context could amplify ALAN’s effects</w:t>
      </w:r>
      <w:r w:rsidR="00D76301">
        <w:rPr>
          <w:rFonts w:ascii="Arial" w:hAnsi="Arial" w:cs="Arial"/>
          <w:bCs/>
        </w:rPr>
        <w:t>,</w:t>
      </w:r>
      <w:r w:rsidR="00636E8F">
        <w:rPr>
          <w:rFonts w:ascii="Arial" w:hAnsi="Arial" w:cs="Arial"/>
          <w:bCs/>
        </w:rPr>
        <w:t xml:space="preserve"> </w:t>
      </w:r>
      <w:r w:rsidR="00D76301">
        <w:rPr>
          <w:rFonts w:ascii="Arial" w:hAnsi="Arial" w:cs="Arial"/>
          <w:bCs/>
        </w:rPr>
        <w:t>prorogating</w:t>
      </w:r>
      <w:r w:rsidR="00636E8F">
        <w:rPr>
          <w:rFonts w:ascii="Arial" w:hAnsi="Arial" w:cs="Arial"/>
          <w:bCs/>
        </w:rPr>
        <w:t xml:space="preserve"> them throughout the group</w:t>
      </w:r>
      <w:r w:rsidR="00D76301">
        <w:rPr>
          <w:rFonts w:ascii="Arial" w:hAnsi="Arial" w:cs="Arial"/>
          <w:bCs/>
        </w:rPr>
        <w:t>,</w:t>
      </w:r>
      <w:r w:rsidR="00636E8F">
        <w:rPr>
          <w:rFonts w:ascii="Arial" w:hAnsi="Arial" w:cs="Arial"/>
          <w:bCs/>
        </w:rPr>
        <w:t xml:space="preserve"> thereby leading to enhanced circadian disruption compared to isolated ALAN-exposed birds. </w:t>
      </w:r>
      <w:r>
        <w:rPr>
          <w:rFonts w:ascii="Arial" w:hAnsi="Arial" w:cs="Arial"/>
          <w:bCs/>
        </w:rPr>
        <w:t xml:space="preserve">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171BF44E"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proofErr w:type="gramStart"/>
      <w:r w:rsidR="00AF4AA1" w:rsidRPr="00767FB9">
        <w:rPr>
          <w:rFonts w:ascii="Arial" w:hAnsi="Arial" w:cs="Arial"/>
          <w:bCs/>
          <w:i/>
          <w:iCs/>
        </w:rPr>
        <w:t>ad</w:t>
      </w:r>
      <w:proofErr w:type="gramEnd"/>
      <w:r w:rsidR="00AF4AA1" w:rsidRPr="00767FB9">
        <w:rPr>
          <w:rFonts w:ascii="Arial" w:hAnsi="Arial" w:cs="Arial"/>
          <w:bCs/>
          <w:i/>
          <w:iCs/>
        </w:rPr>
        <w:t xml:space="preserve">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w:t>
      </w:r>
      <w:r w:rsidR="00AF4AA1" w:rsidRPr="00AF4AA1">
        <w:rPr>
          <w:rFonts w:ascii="Arial" w:hAnsi="Arial" w:cs="Arial"/>
          <w:bCs/>
        </w:rPr>
        <w:lastRenderedPageBreak/>
        <w:t>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D4473B">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0</w:t>
      </w:r>
      <w:r w:rsidR="00D4473B">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3DDE2E67"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w:t>
      </w:r>
      <w:proofErr w:type="spellStart"/>
      <w:r w:rsidR="00F64E2B" w:rsidRPr="00AF4AA1">
        <w:rPr>
          <w:rFonts w:ascii="Arial" w:hAnsi="Arial" w:cs="Arial"/>
          <w:bCs/>
        </w:rPr>
        <w:t>Extech</w:t>
      </w:r>
      <w:proofErr w:type="spellEnd"/>
      <w:r w:rsidR="00F64E2B" w:rsidRPr="00AF4AA1">
        <w:rPr>
          <w:rFonts w:ascii="Arial" w:hAnsi="Arial" w:cs="Arial"/>
          <w:bCs/>
        </w:rPr>
        <w:t xml:space="preserve"> </w:t>
      </w:r>
      <w:proofErr w:type="spellStart"/>
      <w:r w:rsidR="00F64E2B" w:rsidRPr="00AF4AA1">
        <w:rPr>
          <w:rFonts w:ascii="Arial" w:hAnsi="Arial" w:cs="Arial"/>
          <w:bCs/>
        </w:rPr>
        <w:t>Easyview</w:t>
      </w:r>
      <w:proofErr w:type="spellEnd"/>
      <w:r w:rsidR="00F64E2B"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w:t>
      </w:r>
      <w:proofErr w:type="gramStart"/>
      <w:r w:rsidR="0053109C" w:rsidRPr="0053109C">
        <w:rPr>
          <w:rFonts w:ascii="Arial" w:hAnsi="Arial" w:cs="Arial"/>
          <w:bCs/>
        </w:rPr>
        <w:t>analyzed</w:t>
      </w:r>
      <w:proofErr w:type="gramEnd"/>
      <w:r w:rsidR="0053109C" w:rsidRPr="0053109C">
        <w:rPr>
          <w:rFonts w:ascii="Arial" w:hAnsi="Arial" w:cs="Arial"/>
          <w:bCs/>
        </w:rPr>
        <w:t xml:space="preserve">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w:t>
      </w:r>
      <w:proofErr w:type="spellStart"/>
      <w:r w:rsidR="0053109C" w:rsidRPr="0053109C">
        <w:rPr>
          <w:rFonts w:ascii="Arial" w:hAnsi="Arial" w:cs="Arial"/>
          <w:bCs/>
        </w:rPr>
        <w:t>Trizol</w:t>
      </w:r>
      <w:proofErr w:type="spellEnd"/>
      <w:r w:rsidR="0053109C" w:rsidRPr="0053109C">
        <w:rPr>
          <w:rFonts w:ascii="Arial" w:hAnsi="Arial" w:cs="Arial"/>
          <w:bCs/>
        </w:rPr>
        <w:t xml:space="preserve">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w:t>
      </w:r>
      <w:proofErr w:type="spellStart"/>
      <w:r w:rsidR="0053109C" w:rsidRPr="0053109C">
        <w:rPr>
          <w:rFonts w:ascii="Arial" w:hAnsi="Arial" w:cs="Arial"/>
          <w:bCs/>
        </w:rPr>
        <w:t>Versco</w:t>
      </w:r>
      <w:proofErr w:type="spellEnd"/>
      <w:r w:rsidR="0053109C" w:rsidRPr="0053109C">
        <w:rPr>
          <w:rFonts w:ascii="Arial" w:hAnsi="Arial" w:cs="Arial"/>
          <w:bCs/>
        </w:rPr>
        <w:t xml:space="preserve">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25B06946" w:rsidR="0053109C" w:rsidRDefault="009803FF" w:rsidP="00FA786D">
      <w:pPr>
        <w:spacing w:after="0" w:line="480" w:lineRule="auto"/>
        <w:rPr>
          <w:rFonts w:ascii="Arial" w:hAnsi="Arial" w:cs="Arial"/>
          <w:bCs/>
          <w:i/>
          <w:iCs/>
        </w:rPr>
      </w:pPr>
      <w:r>
        <w:rPr>
          <w:rFonts w:ascii="Arial" w:hAnsi="Arial" w:cs="Arial"/>
          <w:bCs/>
          <w:i/>
          <w:iCs/>
        </w:rPr>
        <w:lastRenderedPageBreak/>
        <w:t>Melatonin</w:t>
      </w:r>
      <w:r w:rsidR="007B6A5B">
        <w:rPr>
          <w:rFonts w:ascii="Arial" w:hAnsi="Arial" w:cs="Arial"/>
          <w:bCs/>
          <w:i/>
          <w:iCs/>
        </w:rPr>
        <w:t xml:space="preserve"> concentrations</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w:t>
      </w:r>
      <w:proofErr w:type="spellStart"/>
      <w:r w:rsidR="0053109C" w:rsidRPr="0053109C">
        <w:rPr>
          <w:rFonts w:ascii="Arial" w:hAnsi="Arial" w:cs="Arial"/>
          <w:bCs/>
        </w:rPr>
        <w:t>BioTek</w:t>
      </w:r>
      <w:proofErr w:type="spellEnd"/>
      <w:r w:rsidR="0053109C" w:rsidRPr="0053109C">
        <w:rPr>
          <w:rFonts w:ascii="Arial" w:hAnsi="Arial" w:cs="Arial"/>
          <w:bCs/>
        </w:rPr>
        <w:t xml:space="preserve"> Synergy HTX multi-mode reader) and</w:t>
      </w:r>
      <w:r w:rsidR="0053109C">
        <w:rPr>
          <w:rFonts w:ascii="Arial" w:hAnsi="Arial" w:cs="Arial"/>
          <w:bCs/>
        </w:rPr>
        <w:t xml:space="preserve"> </w:t>
      </w:r>
      <w:r w:rsidR="0053109C" w:rsidRPr="0053109C">
        <w:rPr>
          <w:rFonts w:ascii="Arial" w:hAnsi="Arial" w:cs="Arial"/>
          <w:bCs/>
        </w:rPr>
        <w:t>BioteGen5 data analysis software (</w:t>
      </w:r>
      <w:proofErr w:type="spellStart"/>
      <w:r w:rsidR="0053109C" w:rsidRPr="0053109C">
        <w:rPr>
          <w:rFonts w:ascii="Arial" w:hAnsi="Arial" w:cs="Arial"/>
          <w:bCs/>
        </w:rPr>
        <w:t>BioTek</w:t>
      </w:r>
      <w:proofErr w:type="spellEnd"/>
      <w:r w:rsidR="0053109C" w:rsidRPr="0053109C">
        <w:rPr>
          <w:rFonts w:ascii="Arial" w:hAnsi="Arial" w:cs="Arial"/>
          <w:bCs/>
        </w:rPr>
        <w:t xml:space="preserve">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proofErr w:type="spellStart"/>
      <w:r>
        <w:rPr>
          <w:rFonts w:ascii="Arial" w:hAnsi="Arial" w:cs="Arial"/>
          <w:bCs/>
        </w:rPr>
        <w:t>interplate</w:t>
      </w:r>
      <w:proofErr w:type="spellEnd"/>
      <w:r>
        <w:rPr>
          <w:rFonts w:ascii="Arial" w:hAnsi="Arial" w:cs="Arial"/>
          <w:bCs/>
        </w:rPr>
        <w:t xml:space="preserv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proofErr w:type="spellStart"/>
      <w:r w:rsidR="00657CCF">
        <w:rPr>
          <w:rFonts w:ascii="Arial" w:hAnsi="Arial" w:cs="Arial"/>
          <w:bCs/>
        </w:rPr>
        <w:t>Circa</w:t>
      </w:r>
      <w:r w:rsidR="00191F9B">
        <w:rPr>
          <w:rFonts w:ascii="Arial" w:hAnsi="Arial" w:cs="Arial"/>
          <w:bCs/>
        </w:rPr>
        <w:t>C</w:t>
      </w:r>
      <w:r w:rsidR="00657CCF">
        <w:rPr>
          <w:rFonts w:ascii="Arial" w:hAnsi="Arial" w:cs="Arial"/>
          <w:bCs/>
        </w:rPr>
        <w:t>ompare</w:t>
      </w:r>
      <w:proofErr w:type="spellEnd"/>
      <w:r w:rsidR="00657CCF">
        <w:rPr>
          <w:rFonts w:ascii="Arial" w:hAnsi="Arial" w:cs="Arial"/>
          <w:bCs/>
        </w:rPr>
        <w:t xml:space="preserv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lastRenderedPageBreak/>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77BD1242" w:rsidR="00CF63CC" w:rsidRPr="00CF63CC" w:rsidRDefault="00636E8F" w:rsidP="00FA786D">
      <w:pPr>
        <w:spacing w:after="0" w:line="480" w:lineRule="auto"/>
        <w:rPr>
          <w:rFonts w:ascii="Arial" w:hAnsi="Arial" w:cs="Arial"/>
          <w:bCs/>
          <w:i/>
          <w:iCs/>
        </w:rPr>
      </w:pPr>
      <w:r>
        <w:rPr>
          <w:rFonts w:ascii="Arial" w:hAnsi="Arial" w:cs="Arial"/>
          <w:bCs/>
          <w:i/>
          <w:iCs/>
        </w:rPr>
        <w:t xml:space="preserve">ALAN Increases </w:t>
      </w:r>
      <w:commentRangeStart w:id="28"/>
      <w:r w:rsidR="00CF63CC">
        <w:rPr>
          <w:rFonts w:ascii="Arial" w:hAnsi="Arial" w:cs="Arial"/>
          <w:bCs/>
          <w:i/>
          <w:iCs/>
        </w:rPr>
        <w:t>Activity</w:t>
      </w:r>
      <w:commentRangeEnd w:id="28"/>
      <w:r>
        <w:rPr>
          <w:rFonts w:ascii="Arial" w:hAnsi="Arial" w:cs="Arial"/>
          <w:bCs/>
          <w:i/>
          <w:iCs/>
        </w:rPr>
        <w:t>, Especially in Social Birds</w:t>
      </w:r>
      <w:r w:rsidR="000C6072">
        <w:rPr>
          <w:rStyle w:val="CommentReference"/>
        </w:rPr>
        <w:commentReference w:id="28"/>
      </w:r>
    </w:p>
    <w:p w14:paraId="63B9526E" w14:textId="055CF0B9"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w:t>
      </w:r>
      <w:commentRangeStart w:id="29"/>
      <w:r w:rsidR="0077200B">
        <w:rPr>
          <w:rFonts w:ascii="Arial" w:hAnsi="Arial" w:cs="Arial"/>
          <w:bCs/>
        </w:rPr>
        <w:t>Isolated:</w:t>
      </w:r>
      <w:r w:rsidR="001519DB">
        <w:rPr>
          <w:rFonts w:ascii="Arial" w:hAnsi="Arial" w:cs="Arial"/>
          <w:bCs/>
        </w:rPr>
        <w:t xml:space="preserve"> M</w:t>
      </w:r>
      <w:commentRangeStart w:id="30"/>
      <w:commentRangeStart w:id="31"/>
      <w:commentRangeStart w:id="32"/>
      <w:commentRangeStart w:id="33"/>
      <w:commentRangeStart w:id="34"/>
      <w:r w:rsidR="00C638AF">
        <w:rPr>
          <w:rFonts w:ascii="Arial" w:hAnsi="Arial" w:cs="Arial"/>
          <w:bCs/>
        </w:rPr>
        <w:t xml:space="preserve"> </w:t>
      </w:r>
      <w:commentRangeEnd w:id="30"/>
      <w:r w:rsidR="00187858">
        <w:rPr>
          <w:rStyle w:val="CommentReference"/>
        </w:rPr>
        <w:commentReference w:id="30"/>
      </w:r>
      <w:commentRangeEnd w:id="31"/>
      <w:r w:rsidR="001519DB">
        <w:rPr>
          <w:rStyle w:val="CommentReference"/>
        </w:rPr>
        <w:commentReference w:id="31"/>
      </w:r>
      <w:commentRangeEnd w:id="32"/>
      <w:r w:rsidR="008C476F">
        <w:rPr>
          <w:rStyle w:val="CommentReference"/>
        </w:rPr>
        <w:commentReference w:id="32"/>
      </w:r>
      <w:commentRangeEnd w:id="33"/>
      <w:r w:rsidR="008905FE">
        <w:rPr>
          <w:rStyle w:val="CommentReference"/>
        </w:rPr>
        <w:commentReference w:id="33"/>
      </w:r>
      <w:commentRangeEnd w:id="34"/>
      <w:r w:rsidR="00C73781">
        <w:rPr>
          <w:rStyle w:val="CommentReference"/>
        </w:rPr>
        <w:commentReference w:id="34"/>
      </w:r>
      <w:r w:rsidR="00C638AF">
        <w:rPr>
          <w:rFonts w:ascii="Arial" w:hAnsi="Arial" w:cs="Arial"/>
          <w:bCs/>
        </w:rPr>
        <w:t xml:space="preserve">= 65.23, </w:t>
      </w:r>
      <w:r w:rsidR="0077200B">
        <w:rPr>
          <w:rFonts w:ascii="Arial" w:hAnsi="Arial" w:cs="Arial"/>
          <w:bCs/>
        </w:rPr>
        <w:t xml:space="preserve">p &lt; 0.01, </w:t>
      </w:r>
      <w:commentRangeEnd w:id="29"/>
      <w:r w:rsidR="006054B1">
        <w:rPr>
          <w:rStyle w:val="CommentReference"/>
        </w:rPr>
        <w:commentReference w:id="29"/>
      </w:r>
      <w:r w:rsidR="0077200B">
        <w:rPr>
          <w:rFonts w:ascii="Arial" w:hAnsi="Arial" w:cs="Arial"/>
          <w:bCs/>
        </w:rPr>
        <w:t>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01B9A0B" w:rsidR="00C70D83" w:rsidRDefault="00636E8F" w:rsidP="00C70D83">
      <w:pPr>
        <w:pStyle w:val="NormalWeb"/>
      </w:pPr>
      <w:r>
        <w:rPr>
          <w:noProof/>
        </w:rPr>
        <w:lastRenderedPageBreak/>
        <w:drawing>
          <wp:inline distT="0" distB="0" distL="0" distR="0" wp14:anchorId="254F553F" wp14:editId="4046E69E">
            <wp:extent cx="4244884" cy="5661660"/>
            <wp:effectExtent l="0" t="0" r="3810" b="0"/>
            <wp:docPr id="1979787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6316" cy="5676908"/>
                    </a:xfrm>
                    <a:prstGeom prst="rect">
                      <a:avLst/>
                    </a:prstGeom>
                    <a:noFill/>
                    <a:ln>
                      <a:noFill/>
                    </a:ln>
                  </pic:spPr>
                </pic:pic>
              </a:graphicData>
            </a:graphic>
          </wp:inline>
        </w:drawing>
      </w:r>
    </w:p>
    <w:p w14:paraId="2E60AF50" w14:textId="1CA2A02E" w:rsidR="00CF63CC" w:rsidRDefault="001D29A8" w:rsidP="003D5A97">
      <w:pPr>
        <w:spacing w:after="0" w:line="480" w:lineRule="auto"/>
        <w:rPr>
          <w:rFonts w:ascii="Arial" w:hAnsi="Arial" w:cs="Arial"/>
          <w:bCs/>
        </w:rPr>
      </w:pPr>
      <w:commentRangeStart w:id="35"/>
      <w:commentRangeStart w:id="36"/>
      <w:commentRangeStart w:id="37"/>
      <w:commentRangeStart w:id="38"/>
      <w:commentRangeStart w:id="39"/>
      <w:r>
        <w:rPr>
          <w:rFonts w:ascii="Arial" w:hAnsi="Arial" w:cs="Arial"/>
          <w:b/>
        </w:rPr>
        <w:t xml:space="preserve">Figure </w:t>
      </w:r>
      <w:commentRangeEnd w:id="35"/>
      <w:r w:rsidR="00187858">
        <w:rPr>
          <w:rStyle w:val="CommentReference"/>
        </w:rPr>
        <w:commentReference w:id="35"/>
      </w:r>
      <w:commentRangeEnd w:id="36"/>
      <w:r w:rsidR="0008314E">
        <w:rPr>
          <w:rStyle w:val="CommentReference"/>
        </w:rPr>
        <w:commentReference w:id="36"/>
      </w:r>
      <w:commentRangeEnd w:id="37"/>
      <w:r w:rsidR="008C476F">
        <w:rPr>
          <w:rStyle w:val="CommentReference"/>
        </w:rPr>
        <w:commentReference w:id="37"/>
      </w:r>
      <w:commentRangeEnd w:id="38"/>
      <w:r w:rsidR="008905FE">
        <w:rPr>
          <w:rStyle w:val="CommentReference"/>
        </w:rPr>
        <w:commentReference w:id="38"/>
      </w:r>
      <w:commentRangeEnd w:id="39"/>
      <w:r w:rsidR="007B6A5B">
        <w:rPr>
          <w:rStyle w:val="CommentReference"/>
        </w:rPr>
        <w:commentReference w:id="39"/>
      </w:r>
      <w:r>
        <w:rPr>
          <w:rFonts w:ascii="Arial" w:hAnsi="Arial" w:cs="Arial"/>
          <w:b/>
        </w:rPr>
        <w:t xml:space="preserve">1. </w:t>
      </w:r>
      <w:commentRangeStart w:id="40"/>
      <w:r w:rsidR="00C062EA">
        <w:rPr>
          <w:rFonts w:ascii="Arial" w:hAnsi="Arial" w:cs="Arial"/>
          <w:b/>
        </w:rPr>
        <w:t>Activity cycles</w:t>
      </w:r>
      <w:commentRangeEnd w:id="40"/>
      <w:r w:rsidR="007B6A5B">
        <w:rPr>
          <w:rStyle w:val="CommentReference"/>
        </w:rPr>
        <w:commentReference w:id="40"/>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w:t>
      </w:r>
      <w:commentRangeStart w:id="41"/>
      <w:commentRangeStart w:id="42"/>
      <w:r w:rsidR="00570CFC" w:rsidRPr="00570CFC">
        <w:rPr>
          <w:rFonts w:ascii="Arial" w:hAnsi="Arial" w:cs="Arial"/>
          <w:bCs/>
        </w:rPr>
        <w:t xml:space="preserve">mean </w:t>
      </w:r>
      <w:commentRangeEnd w:id="41"/>
      <w:r w:rsidR="008C476F">
        <w:rPr>
          <w:rStyle w:val="CommentReference"/>
        </w:rPr>
        <w:commentReference w:id="41"/>
      </w:r>
      <w:commentRangeEnd w:id="42"/>
      <w:r w:rsidR="00162DCB">
        <w:rPr>
          <w:rStyle w:val="CommentReference"/>
        </w:rPr>
        <w:commentReference w:id="42"/>
      </w:r>
      <w:r w:rsidR="00570CFC" w:rsidRPr="00570CFC">
        <w:rPr>
          <w:rFonts w:ascii="Arial" w:hAnsi="Arial" w:cs="Arial"/>
          <w:bCs/>
        </w:rPr>
        <w:t xml:space="preserve">daily activity profile over nine days, comparing ALAN-exposed birds to controls under dark night conditions. </w:t>
      </w:r>
      <w:r w:rsidR="00402E03">
        <w:rPr>
          <w:rFonts w:ascii="Arial" w:hAnsi="Arial" w:cs="Arial"/>
          <w:bCs/>
        </w:rPr>
        <w:t xml:space="preserve">(B) </w:t>
      </w:r>
      <w:commentRangeStart w:id="43"/>
      <w:commentRangeStart w:id="44"/>
      <w:r w:rsidR="00570CFC" w:rsidRPr="00570CFC">
        <w:rPr>
          <w:rFonts w:ascii="Arial" w:hAnsi="Arial" w:cs="Arial"/>
          <w:bCs/>
        </w:rPr>
        <w:t>Comparisons of activity onset and offset times between isolated and social conditions under ALAN exposure and control settings</w:t>
      </w:r>
      <w:commentRangeEnd w:id="43"/>
      <w:r w:rsidR="007B6A5B">
        <w:rPr>
          <w:rStyle w:val="CommentReference"/>
        </w:rPr>
        <w:commentReference w:id="43"/>
      </w:r>
      <w:commentRangeEnd w:id="44"/>
      <w:r w:rsidR="00C73781">
        <w:rPr>
          <w:rStyle w:val="CommentReference"/>
        </w:rPr>
        <w:commentReference w:id="44"/>
      </w:r>
      <w:r w:rsidR="00570CFC" w:rsidRPr="00570CFC">
        <w:rPr>
          <w:rFonts w:ascii="Arial" w:hAnsi="Arial" w:cs="Arial"/>
          <w:bCs/>
        </w:rPr>
        <w:t>.</w:t>
      </w:r>
      <w:r w:rsidR="00187858">
        <w:rPr>
          <w:rFonts w:ascii="Arial" w:hAnsi="Arial" w:cs="Arial"/>
          <w:bCs/>
        </w:rPr>
        <w:t xml:space="preserve"> </w:t>
      </w:r>
      <w:ins w:id="45" w:author="Jenny Q Ouyang" w:date="2024-06-21T00:20:00Z" w16du:dateUtc="2024-06-21T07:20:00Z">
        <w:r w:rsidR="00C73781">
          <w:rPr>
            <w:rFonts w:ascii="Arial" w:hAnsi="Arial" w:cs="Arial"/>
            <w:bCs/>
          </w:rPr>
          <w:t>ALAN birds showed earlier activity onset than control birds, and this effect is exacerbated for socially housed ALAN birds. Socially housed ALAN birds showed a later activity offset</w:t>
        </w:r>
      </w:ins>
      <w:ins w:id="46" w:author="Jenny Q Ouyang" w:date="2024-06-21T00:21:00Z" w16du:dateUtc="2024-06-21T07:21:00Z">
        <w:r w:rsidR="00C73781">
          <w:rPr>
            <w:rFonts w:ascii="Arial" w:hAnsi="Arial" w:cs="Arial"/>
            <w:bCs/>
          </w:rPr>
          <w:t xml:space="preserve"> than all other treatment groups. </w:t>
        </w:r>
      </w:ins>
      <w:r w:rsidR="00187858">
        <w:rPr>
          <w:rFonts w:ascii="Arial" w:hAnsi="Arial" w:cs="Arial"/>
          <w:bCs/>
        </w:rPr>
        <w:t xml:space="preserve">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w:t>
      </w:r>
      <w:r w:rsidR="003D5A97">
        <w:rPr>
          <w:rFonts w:ascii="Arial" w:hAnsi="Arial" w:cs="Arial"/>
          <w:bCs/>
        </w:rPr>
        <w:lastRenderedPageBreak/>
        <w:t>relative to lights on. For activity offset, 0 represents lights off and numerical values represent time in minutes of activity offset relative to lights off.</w:t>
      </w:r>
      <w:r w:rsidR="00187858">
        <w:rPr>
          <w:rFonts w:ascii="Arial" w:hAnsi="Arial" w:cs="Arial"/>
          <w:bCs/>
        </w:rPr>
        <w:t xml:space="preserve"> Gray areas indicate </w:t>
      </w:r>
      <w:r w:rsidR="00614603">
        <w:rPr>
          <w:rFonts w:ascii="Arial" w:hAnsi="Arial" w:cs="Arial"/>
          <w:bCs/>
        </w:rPr>
        <w:t>day lights off.</w:t>
      </w:r>
      <w:r w:rsidR="00570CFC" w:rsidRPr="00570CFC">
        <w:rPr>
          <w:rFonts w:ascii="Arial" w:hAnsi="Arial" w:cs="Arial"/>
          <w:bCs/>
        </w:rPr>
        <w:t xml:space="preserve"> </w:t>
      </w:r>
      <w:ins w:id="47" w:author="Jenny Q Ouyang" w:date="2024-06-21T00:18:00Z" w16du:dateUtc="2024-06-21T07:18:00Z">
        <w:r w:rsidR="00C73781">
          <w:rPr>
            <w:rFonts w:ascii="Arial" w:hAnsi="Arial" w:cs="Arial"/>
            <w:bCs/>
          </w:rPr>
          <w:t xml:space="preserve">Squares indicate socially housed birds and circles indicate isolated housed birds. </w:t>
        </w:r>
      </w:ins>
      <w:r w:rsidR="00570CFC" w:rsidRPr="00570CFC">
        <w:rPr>
          <w:rFonts w:ascii="Arial" w:hAnsi="Arial" w:cs="Arial"/>
          <w:bCs/>
        </w:rPr>
        <w:t>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48"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w:t>
      </w:r>
      <w:proofErr w:type="gramStart"/>
      <w:r w:rsidR="004861BE">
        <w:rPr>
          <w:rFonts w:ascii="Arial" w:hAnsi="Arial" w:cs="Arial"/>
          <w:bCs/>
        </w:rPr>
        <w:t>expression</w:t>
      </w:r>
      <w:proofErr w:type="gramEnd"/>
      <w:r w:rsidR="004861BE">
        <w:rPr>
          <w:rFonts w:ascii="Arial" w:hAnsi="Arial" w:cs="Arial"/>
          <w:bCs/>
        </w:rPr>
        <w:t xml:space="preserve">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48"/>
    <w:p w14:paraId="42DE6359" w14:textId="414485B2" w:rsidR="002914BE" w:rsidRDefault="00636E8F" w:rsidP="002914BE">
      <w:pPr>
        <w:spacing w:after="0" w:line="480" w:lineRule="auto"/>
        <w:rPr>
          <w:rFonts w:ascii="Arial" w:hAnsi="Arial" w:cs="Arial"/>
          <w:bCs/>
          <w:i/>
          <w:iCs/>
        </w:rPr>
      </w:pPr>
      <w:r>
        <w:rPr>
          <w:rFonts w:ascii="Arial" w:hAnsi="Arial" w:cs="Arial"/>
          <w:bCs/>
          <w:i/>
          <w:iCs/>
        </w:rPr>
        <w:t xml:space="preserve">ALAN Alters </w:t>
      </w:r>
      <w:r w:rsidR="008871C5">
        <w:rPr>
          <w:rFonts w:ascii="Arial" w:hAnsi="Arial" w:cs="Arial"/>
          <w:bCs/>
          <w:i/>
          <w:iCs/>
        </w:rPr>
        <w:t>Gene Expression</w:t>
      </w:r>
      <w:r>
        <w:rPr>
          <w:rFonts w:ascii="Arial" w:hAnsi="Arial" w:cs="Arial"/>
          <w:bCs/>
          <w:i/>
          <w:iCs/>
        </w:rPr>
        <w:t>, Especially in Social Birds</w:t>
      </w:r>
    </w:p>
    <w:p w14:paraId="3DDA5CA5" w14:textId="773F0936" w:rsidR="00A536F1" w:rsidRDefault="00AB57A1" w:rsidP="00254F73">
      <w:pPr>
        <w:spacing w:after="0" w:line="480" w:lineRule="auto"/>
        <w:ind w:firstLine="720"/>
        <w:rPr>
          <w:rFonts w:ascii="Arial" w:hAnsi="Arial" w:cs="Arial"/>
          <w:bCs/>
        </w:rPr>
      </w:pPr>
      <w:r>
        <w:rPr>
          <w:rFonts w:ascii="Arial" w:hAnsi="Arial" w:cs="Arial"/>
          <w:bCs/>
        </w:rPr>
        <w:lastRenderedPageBreak/>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ins w:id="49" w:author="Jenny Q Ouyang" w:date="2024-06-21T00:23:00Z" w16du:dateUtc="2024-06-21T07:23:00Z">
        <w:r w:rsidR="0076345C">
          <w:rPr>
            <w:rFonts w:ascii="Arial" w:hAnsi="Arial" w:cs="Arial"/>
            <w:bCs/>
            <w:i/>
            <w:iCs/>
          </w:rPr>
          <w:t>B</w:t>
        </w:r>
      </w:ins>
      <w:del w:id="50" w:author="Jenny Q Ouyang" w:date="2024-06-21T00:23:00Z" w16du:dateUtc="2024-06-21T07:23:00Z">
        <w:r w:rsidR="00254F73" w:rsidDel="0076345C">
          <w:rPr>
            <w:rFonts w:ascii="Arial" w:hAnsi="Arial" w:cs="Arial"/>
            <w:bCs/>
            <w:i/>
            <w:iCs/>
          </w:rPr>
          <w:delText>b</w:delText>
        </w:r>
      </w:del>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71D24D34"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w:t>
      </w:r>
      <w:del w:id="51" w:author="Jenny Q Ouyang" w:date="2024-06-21T00:24:00Z" w16du:dateUtc="2024-06-21T07:24:00Z">
        <w:r w:rsidR="00D97928" w:rsidDel="0076345C">
          <w:rPr>
            <w:rFonts w:ascii="Arial" w:hAnsi="Arial" w:cs="Arial"/>
            <w:bCs/>
          </w:rPr>
          <w:delText xml:space="preserve">closet </w:delText>
        </w:r>
      </w:del>
      <w:ins w:id="52" w:author="Jenny Q Ouyang" w:date="2024-06-21T00:24:00Z" w16du:dateUtc="2024-06-21T07:24:00Z">
        <w:r w:rsidR="0076345C">
          <w:rPr>
            <w:rFonts w:ascii="Arial" w:hAnsi="Arial" w:cs="Arial"/>
            <w:bCs/>
          </w:rPr>
          <w:t xml:space="preserve">closest </w:t>
        </w:r>
      </w:ins>
      <w:r w:rsidR="00D97928">
        <w:rPr>
          <w:rFonts w:ascii="Arial" w:hAnsi="Arial" w:cs="Arial"/>
          <w:bCs/>
        </w:rPr>
        <w:t xml:space="preserve">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w:t>
      </w:r>
      <w:r w:rsidR="00AB57A1">
        <w:rPr>
          <w:rFonts w:ascii="Arial" w:hAnsi="Arial" w:cs="Arial"/>
          <w:bCs/>
        </w:rPr>
        <w:lastRenderedPageBreak/>
        <w:t>to ALAN</w:t>
      </w:r>
      <w:r w:rsidR="00B94E32" w:rsidRPr="00B94E32">
        <w:rPr>
          <w:rFonts w:ascii="Arial" w:hAnsi="Arial" w:cs="Arial"/>
          <w:bCs/>
        </w:rPr>
        <w:t>.</w:t>
      </w:r>
      <w:r w:rsidR="00AB57A1">
        <w:rPr>
          <w:rFonts w:ascii="Arial" w:hAnsi="Arial" w:cs="Arial"/>
          <w:bCs/>
        </w:rPr>
        <w:t xml:space="preserve"> In the 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0967BD45" w:rsidR="00AB57A1" w:rsidRPr="008871C5" w:rsidRDefault="00AB57A1" w:rsidP="00AB57A1">
      <w:pPr>
        <w:spacing w:after="0" w:line="480" w:lineRule="auto"/>
        <w:ind w:firstLine="720"/>
        <w:rPr>
          <w:rFonts w:ascii="Arial" w:hAnsi="Arial" w:cs="Arial"/>
          <w:bCs/>
        </w:rPr>
      </w:pPr>
      <w:del w:id="53" w:author="Jenny Q Ouyang" w:date="2024-06-21T00:24:00Z" w16du:dateUtc="2024-06-21T07:24:00Z">
        <w:r w:rsidDel="0076345C">
          <w:rPr>
            <w:rFonts w:ascii="Arial" w:hAnsi="Arial" w:cs="Arial"/>
            <w:bCs/>
          </w:rPr>
          <w:delText>Additionally</w:delText>
        </w:r>
      </w:del>
      <w:ins w:id="54" w:author="Jenny Q Ouyang" w:date="2024-06-21T00:24:00Z" w16du:dateUtc="2024-06-21T07:24:00Z">
        <w:r w:rsidR="0076345C">
          <w:rPr>
            <w:rFonts w:ascii="Arial" w:hAnsi="Arial" w:cs="Arial"/>
            <w:bCs/>
          </w:rPr>
          <w:t>Lastly</w:t>
        </w:r>
      </w:ins>
      <w:r>
        <w:rPr>
          <w:rFonts w:ascii="Arial" w:hAnsi="Arial" w:cs="Arial"/>
          <w:bCs/>
        </w:rPr>
        <w:t>, we found that hypothalamic circadian genes (</w:t>
      </w:r>
      <w:r w:rsidR="00EB2A3E">
        <w:rPr>
          <w:rFonts w:ascii="Arial" w:hAnsi="Arial" w:cs="Arial"/>
          <w:bCs/>
          <w:i/>
          <w:iCs/>
        </w:rPr>
        <w:t>b</w:t>
      </w:r>
      <w:r>
        <w:rPr>
          <w:rFonts w:ascii="Arial" w:hAnsi="Arial" w:cs="Arial"/>
          <w:bCs/>
          <w:i/>
          <w:iCs/>
        </w:rPr>
        <w:t xml:space="preserve">mal1, </w:t>
      </w:r>
      <w:r w:rsidR="00EB2A3E">
        <w:rPr>
          <w:rFonts w:ascii="Arial" w:hAnsi="Arial" w:cs="Arial"/>
          <w:bCs/>
          <w:i/>
          <w:iCs/>
        </w:rPr>
        <w:t>c</w:t>
      </w:r>
      <w:r>
        <w:rPr>
          <w:rFonts w:ascii="Arial" w:hAnsi="Arial" w:cs="Arial"/>
          <w:bCs/>
          <w:i/>
          <w:iCs/>
        </w:rPr>
        <w:t xml:space="preserve">ry1, </w:t>
      </w:r>
      <w:r>
        <w:rPr>
          <w:rFonts w:ascii="Arial" w:hAnsi="Arial" w:cs="Arial"/>
          <w:bCs/>
        </w:rPr>
        <w:t>and</w:t>
      </w:r>
      <w:r>
        <w:rPr>
          <w:rFonts w:ascii="Arial" w:hAnsi="Arial" w:cs="Arial"/>
          <w:bCs/>
          <w:i/>
          <w:iCs/>
        </w:rPr>
        <w:t xml:space="preserve"> </w:t>
      </w:r>
      <w:r w:rsidR="00EB2A3E">
        <w:rPr>
          <w:rFonts w:ascii="Arial" w:hAnsi="Arial" w:cs="Arial"/>
          <w:bCs/>
          <w:i/>
          <w:iCs/>
        </w:rPr>
        <w:t>p</w:t>
      </w:r>
      <w:r>
        <w:rPr>
          <w:rFonts w:ascii="Arial" w:hAnsi="Arial" w:cs="Arial"/>
          <w:bCs/>
          <w:i/>
          <w:iCs/>
        </w:rPr>
        <w:t>er2</w:t>
      </w:r>
      <w:r>
        <w:rPr>
          <w:rFonts w:ascii="Arial" w:hAnsi="Arial" w:cs="Arial"/>
          <w:bCs/>
        </w:rPr>
        <w:t xml:space="preserve">) expressed early in the morning (ZT 1) strongly predict (Figure </w:t>
      </w:r>
      <w:r w:rsidR="008A7BF6">
        <w:rPr>
          <w:rFonts w:ascii="Arial" w:hAnsi="Arial" w:cs="Arial"/>
          <w:bCs/>
        </w:rPr>
        <w:t>3B</w:t>
      </w:r>
      <w:r>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t>
      </w:r>
      <w:r w:rsidR="006A5784">
        <w:rPr>
          <w:rFonts w:ascii="Arial" w:hAnsi="Arial" w:cs="Arial"/>
          <w:bCs/>
        </w:rPr>
        <w:lastRenderedPageBreak/>
        <w:t>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11FD1129" w:rsidR="004D59EC" w:rsidRDefault="004D59EC" w:rsidP="00FA786D">
      <w:pPr>
        <w:spacing w:after="0" w:line="480" w:lineRule="auto"/>
        <w:rPr>
          <w:rFonts w:ascii="Arial" w:hAnsi="Arial" w:cs="Arial"/>
          <w:bCs/>
          <w:i/>
          <w:iCs/>
        </w:rPr>
      </w:pPr>
      <w:r>
        <w:rPr>
          <w:rFonts w:ascii="Arial" w:hAnsi="Arial" w:cs="Arial"/>
          <w:bCs/>
          <w:i/>
          <w:iCs/>
        </w:rPr>
        <w:t>Melatonin</w:t>
      </w:r>
      <w:r w:rsidR="00636E8F">
        <w:rPr>
          <w:rFonts w:ascii="Arial" w:hAnsi="Arial" w:cs="Arial"/>
          <w:bCs/>
          <w:i/>
          <w:iCs/>
        </w:rPr>
        <w:t xml:space="preserve"> in Unaffected by ALA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55"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bookmarkStart w:id="56" w:name="_Hlk169821986"/>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bookmarkEnd w:id="56"/>
    </w:p>
    <w:p w14:paraId="6FFE0BED" w14:textId="4CEA54A1"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w:t>
      </w:r>
      <w:commentRangeStart w:id="57"/>
      <w:commentRangeStart w:id="58"/>
      <w:commentRangeStart w:id="59"/>
      <w:commentRangeStart w:id="60"/>
      <w:r w:rsidR="008259A0">
        <w:rPr>
          <w:rFonts w:ascii="Arial" w:hAnsi="Arial" w:cs="Arial"/>
          <w:bCs/>
        </w:rPr>
        <w:t xml:space="preserve">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commentRangeEnd w:id="57"/>
      <w:r w:rsidR="00E14B0E">
        <w:rPr>
          <w:rStyle w:val="CommentReference"/>
        </w:rPr>
        <w:commentReference w:id="57"/>
      </w:r>
      <w:commentRangeEnd w:id="58"/>
      <w:r w:rsidR="00AF70BA">
        <w:rPr>
          <w:rStyle w:val="CommentReference"/>
        </w:rPr>
        <w:commentReference w:id="58"/>
      </w:r>
      <w:commentRangeEnd w:id="59"/>
      <w:r w:rsidR="006D082D">
        <w:rPr>
          <w:rStyle w:val="CommentReference"/>
        </w:rPr>
        <w:commentReference w:id="59"/>
      </w:r>
      <w:commentRangeEnd w:id="60"/>
      <w:r w:rsidR="00162DCB">
        <w:rPr>
          <w:rStyle w:val="CommentReference"/>
        </w:rPr>
        <w:commentReference w:id="60"/>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1, 22</w:t>
      </w:r>
      <w:r w:rsidR="00D4473B">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7, 23</w:t>
      </w:r>
      <w:r w:rsidR="00D4473B">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D4473B">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1</w:t>
      </w:r>
      <w:r w:rsidR="00D4473B">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ypothalamic expression</w:t>
      </w:r>
      <w:r w:rsidR="00AF70BA">
        <w:rPr>
          <w:rFonts w:ascii="Arial" w:hAnsi="Arial" w:cs="Arial"/>
          <w:bCs/>
        </w:rPr>
        <w:t>,</w:t>
      </w:r>
      <w:r w:rsidR="00CB6AE4">
        <w:rPr>
          <w:rFonts w:ascii="Arial" w:hAnsi="Arial" w:cs="Arial"/>
          <w:bCs/>
        </w:rPr>
        <w:t xml:space="preserve"> in the </w:t>
      </w:r>
      <w:r w:rsidR="00CB6AE4">
        <w:rPr>
          <w:rFonts w:ascii="Arial" w:hAnsi="Arial" w:cs="Arial"/>
          <w:bCs/>
        </w:rPr>
        <w:lastRenderedPageBreak/>
        <w:t>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xml:space="preserve">, supporting </w:t>
      </w:r>
      <w:proofErr w:type="spellStart"/>
      <w:r w:rsidR="00B72DD6">
        <w:rPr>
          <w:rFonts w:ascii="Arial" w:hAnsi="Arial" w:cs="Arial"/>
          <w:bCs/>
        </w:rPr>
        <w:t>Dominoni</w:t>
      </w:r>
      <w:proofErr w:type="spellEnd"/>
      <w:r w:rsidR="006D082D">
        <w:rPr>
          <w:rFonts w:ascii="Arial" w:hAnsi="Arial" w:cs="Arial"/>
          <w:bCs/>
        </w:rPr>
        <w:t xml:space="preserve"> et </w:t>
      </w:r>
      <w:proofErr w:type="spellStart"/>
      <w:r w:rsidR="006D082D">
        <w:rPr>
          <w:rFonts w:ascii="Arial" w:hAnsi="Arial" w:cs="Arial"/>
          <w:bCs/>
        </w:rPr>
        <w:t>al’s</w:t>
      </w:r>
      <w:proofErr w:type="spellEnd"/>
      <w:r w:rsidR="006D082D">
        <w:rPr>
          <w:rFonts w:ascii="Arial" w:hAnsi="Arial" w:cs="Arial"/>
          <w:bCs/>
        </w:rPr>
        <w:t xml:space="preserve">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these genes' 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4E2320BB"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4, 25</w:t>
      </w:r>
      <w:r w:rsidR="00D4473B">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6, 27</w:t>
      </w:r>
      <w:r w:rsidR="00D4473B">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CE03ED">
        <w:rPr>
          <w:rFonts w:ascii="Arial" w:hAnsi="Arial" w:cs="Arial"/>
          <w:bCs/>
        </w:rPr>
        <w:t>grouped</w:t>
      </w:r>
      <w:r w:rsidR="008259A0">
        <w:rPr>
          <w:rFonts w:ascii="Arial" w:hAnsi="Arial" w:cs="Arial"/>
          <w:bCs/>
        </w:rPr>
        <w:t xml:space="preserve">. </w:t>
      </w:r>
      <w:r w:rsidR="00662061">
        <w:rPr>
          <w:rFonts w:ascii="Arial" w:hAnsi="Arial" w:cs="Arial"/>
          <w:bCs/>
        </w:rPr>
        <w:t xml:space="preserve">Different patterns emerged between the </w:t>
      </w:r>
      <w:commentRangeStart w:id="61"/>
      <w:commentRangeStart w:id="62"/>
      <w:r w:rsidR="00662061">
        <w:rPr>
          <w:rFonts w:ascii="Arial" w:hAnsi="Arial" w:cs="Arial"/>
          <w:bCs/>
        </w:rPr>
        <w:t>t</w:t>
      </w:r>
      <w:r w:rsidR="00D537E2">
        <w:rPr>
          <w:rFonts w:ascii="Arial" w:hAnsi="Arial" w:cs="Arial"/>
          <w:bCs/>
        </w:rPr>
        <w:t>wo treatments</w:t>
      </w:r>
      <w:ins w:id="63" w:author="Jenny Q Ouyang" w:date="2024-06-21T00:28:00Z" w16du:dateUtc="2024-06-21T07:28:00Z">
        <w:r w:rsidR="0076345C">
          <w:rPr>
            <w:rFonts w:ascii="Arial" w:hAnsi="Arial" w:cs="Arial"/>
            <w:bCs/>
          </w:rPr>
          <w:t>,</w:t>
        </w:r>
      </w:ins>
      <w:r w:rsidR="00662061">
        <w:rPr>
          <w:rFonts w:ascii="Arial" w:hAnsi="Arial" w:cs="Arial"/>
          <w:bCs/>
        </w:rPr>
        <w:t xml:space="preserve"> and i</w:t>
      </w:r>
      <w:r w:rsidR="008259A0">
        <w:rPr>
          <w:rFonts w:ascii="Arial" w:hAnsi="Arial" w:cs="Arial"/>
          <w:bCs/>
        </w:rPr>
        <w:t>n the early night</w:t>
      </w:r>
      <w:ins w:id="64" w:author="Jenny Q Ouyang" w:date="2024-06-21T00:28:00Z" w16du:dateUtc="2024-06-21T07:28:00Z">
        <w:r w:rsidR="0076345C">
          <w:rPr>
            <w:rFonts w:ascii="Arial" w:hAnsi="Arial" w:cs="Arial"/>
            <w:bCs/>
          </w:rPr>
          <w:t>,</w:t>
        </w:r>
      </w:ins>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commentRangeEnd w:id="61"/>
      <w:r w:rsidR="00CE03ED">
        <w:rPr>
          <w:rStyle w:val="CommentReference"/>
        </w:rPr>
        <w:commentReference w:id="61"/>
      </w:r>
      <w:commentRangeEnd w:id="62"/>
      <w:r w:rsidR="003F2AEB">
        <w:rPr>
          <w:rStyle w:val="CommentReference"/>
        </w:rPr>
        <w:commentReference w:id="62"/>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05F78001"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11F85">
        <w:rPr>
          <w:rFonts w:ascii="Arial" w:hAnsi="Arial" w:cs="Arial"/>
          <w:bCs/>
        </w:rPr>
      </w:r>
      <w:r w:rsidR="00411F85">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6-8, 28</w:t>
      </w:r>
      <w:r w:rsidR="00D4473B">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prior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B002C5">
        <w:rPr>
          <w:rFonts w:ascii="Arial" w:hAnsi="Arial" w:cs="Arial"/>
          <w:bCs/>
        </w:rPr>
      </w:r>
      <w:r w:rsidR="00B002C5">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6, 28, 29</w:t>
      </w:r>
      <w:r w:rsidR="00D4473B">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75A0E4DE"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w:t>
      </w:r>
      <w:r w:rsidRPr="00662061">
        <w:rPr>
          <w:rFonts w:ascii="Arial" w:hAnsi="Arial" w:cs="Arial"/>
          <w:bCs/>
        </w:rPr>
        <w:lastRenderedPageBreak/>
        <w:t>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e.g.,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My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162DCB">
        <w:rPr>
          <w:rFonts w:ascii="Arial" w:hAnsi="Arial" w:cs="Arial"/>
          <w:bCs/>
        </w:rPr>
        <w:instrText xml:space="preserve"> ADDIN EN.CITE </w:instrTex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My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162DCB">
        <w:rPr>
          <w:rFonts w:ascii="Arial" w:hAnsi="Arial" w:cs="Arial"/>
          <w:bCs/>
        </w:rPr>
        <w:instrText xml:space="preserve"> ADDIN EN.CITE.DATA </w:instrText>
      </w:r>
      <w:r w:rsidR="00162DCB">
        <w:rPr>
          <w:rFonts w:ascii="Arial" w:hAnsi="Arial" w:cs="Arial"/>
          <w:bCs/>
        </w:rPr>
      </w:r>
      <w:r w:rsidR="00162DCB">
        <w:rPr>
          <w:rFonts w:ascii="Arial" w:hAnsi="Arial" w:cs="Arial"/>
          <w:bCs/>
        </w:rPr>
        <w:fldChar w:fldCharType="end"/>
      </w:r>
      <w:r w:rsidR="00162DCB">
        <w:rPr>
          <w:rFonts w:ascii="Arial" w:hAnsi="Arial" w:cs="Arial"/>
          <w:bCs/>
        </w:rPr>
      </w:r>
      <w:r w:rsidR="00162DCB">
        <w:rPr>
          <w:rFonts w:ascii="Arial" w:hAnsi="Arial" w:cs="Arial"/>
          <w:bCs/>
        </w:rPr>
        <w:fldChar w:fldCharType="separate"/>
      </w:r>
      <w:r w:rsidR="00162DCB">
        <w:rPr>
          <w:rFonts w:ascii="Arial" w:hAnsi="Arial" w:cs="Arial"/>
          <w:bCs/>
          <w:noProof/>
        </w:rPr>
        <w:t>(</w:t>
      </w:r>
      <w:r w:rsidR="00162DCB" w:rsidRPr="00162DCB">
        <w:rPr>
          <w:rFonts w:ascii="Arial" w:hAnsi="Arial" w:cs="Arial"/>
          <w:bCs/>
          <w:i/>
          <w:noProof/>
        </w:rPr>
        <w:t>13, 30-32</w:t>
      </w:r>
      <w:r w:rsidR="00162DCB">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w:t>
      </w:r>
      <w:commentRangeStart w:id="65"/>
      <w:commentRangeStart w:id="66"/>
      <w:r w:rsidR="0065333E" w:rsidRPr="0065333E">
        <w:rPr>
          <w:rFonts w:ascii="Arial" w:hAnsi="Arial" w:cs="Arial"/>
          <w:bCs/>
        </w:rPr>
        <w:t xml:space="preserve">particularly sensitive </w:t>
      </w:r>
      <w:commentRangeEnd w:id="65"/>
      <w:r w:rsidR="0066230C">
        <w:rPr>
          <w:rStyle w:val="CommentReference"/>
        </w:rPr>
        <w:commentReference w:id="65"/>
      </w:r>
      <w:commentRangeEnd w:id="66"/>
      <w:r w:rsidR="003F2AEB">
        <w:rPr>
          <w:rStyle w:val="CommentReference"/>
        </w:rPr>
        <w:commentReference w:id="66"/>
      </w:r>
      <w:r w:rsidR="0065333E" w:rsidRPr="0065333E">
        <w:rPr>
          <w:rFonts w:ascii="Arial" w:hAnsi="Arial" w:cs="Arial"/>
          <w:bCs/>
        </w:rPr>
        <w:t xml:space="preserve">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2C4A3EFC"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del w:id="67" w:author="Jenny Q Ouyang" w:date="2024-06-21T00:31:00Z" w16du:dateUtc="2024-06-21T07:31:00Z">
        <w:r w:rsidR="00B002C5" w:rsidRPr="008C399B" w:rsidDel="0076345C">
          <w:rPr>
            <w:rFonts w:ascii="Arial" w:hAnsi="Arial" w:cs="Arial"/>
            <w:bCs/>
          </w:rPr>
          <w:delText xml:space="preserve">The findings of this study </w:delText>
        </w:r>
      </w:del>
      <w:ins w:id="68" w:author="Jenny Q Ouyang" w:date="2024-06-21T00:31:00Z" w16du:dateUtc="2024-06-21T07:31:00Z">
        <w:r w:rsidR="0076345C">
          <w:rPr>
            <w:rFonts w:ascii="Arial" w:hAnsi="Arial" w:cs="Arial"/>
            <w:bCs/>
          </w:rPr>
          <w:t xml:space="preserve">Our findings </w:t>
        </w:r>
      </w:ins>
      <w:r w:rsidR="00B002C5" w:rsidRPr="008C399B">
        <w:rPr>
          <w:rFonts w:ascii="Arial" w:hAnsi="Arial" w:cs="Arial"/>
          <w:bCs/>
        </w:rPr>
        <w:t xml:space="preserve">shed light on the complex interplay </w:t>
      </w:r>
      <w:commentRangeStart w:id="69"/>
      <w:r w:rsidR="00B002C5" w:rsidRPr="008C399B">
        <w:rPr>
          <w:rFonts w:ascii="Arial" w:hAnsi="Arial" w:cs="Arial"/>
          <w:bCs/>
        </w:rPr>
        <w:t xml:space="preserve">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w:t>
      </w:r>
      <w:commentRangeEnd w:id="69"/>
      <w:r w:rsidR="0033002E">
        <w:rPr>
          <w:rStyle w:val="CommentReference"/>
        </w:rPr>
        <w:commentReference w:id="69"/>
      </w:r>
      <w:del w:id="70" w:author="Jenny Q Ouyang" w:date="2024-06-21T00:33:00Z" w16du:dateUtc="2024-06-21T07:33:00Z">
        <w:r w:rsidR="005F07F6" w:rsidRPr="008C399B" w:rsidDel="0033002E">
          <w:rPr>
            <w:rFonts w:ascii="Arial" w:hAnsi="Arial" w:cs="Arial"/>
            <w:bCs/>
          </w:rPr>
          <w:delText>in</w:delText>
        </w:r>
        <w:r w:rsidR="00B002C5" w:rsidRPr="008C399B" w:rsidDel="0033002E">
          <w:rPr>
            <w:rFonts w:ascii="Arial" w:hAnsi="Arial" w:cs="Arial"/>
            <w:bCs/>
          </w:rPr>
          <w:delText xml:space="preserve"> response to</w:delText>
        </w:r>
      </w:del>
      <w:ins w:id="71" w:author="Jenny Q Ouyang" w:date="2024-06-21T00:33:00Z" w16du:dateUtc="2024-06-21T07:33:00Z">
        <w:r w:rsidR="0033002E">
          <w:rPr>
            <w:rFonts w:ascii="Arial" w:hAnsi="Arial" w:cs="Arial"/>
            <w:bCs/>
          </w:rPr>
          <w:t>and</w:t>
        </w:r>
      </w:ins>
      <w:r w:rsidR="00B002C5" w:rsidRPr="008C399B">
        <w:rPr>
          <w:rFonts w:ascii="Arial" w:hAnsi="Arial" w:cs="Arial"/>
          <w:bCs/>
        </w:rPr>
        <w:t xml:space="preserve"> ALAN exposur</w:t>
      </w:r>
      <w:r w:rsidR="005F07F6">
        <w:rPr>
          <w:rFonts w:ascii="Arial" w:hAnsi="Arial" w:cs="Arial"/>
          <w:bCs/>
        </w:rPr>
        <w:t>e and</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w:t>
      </w:r>
      <w:ins w:id="72" w:author="Jenny Q Ouyang" w:date="2024-06-21T00:33:00Z" w16du:dateUtc="2024-06-21T07:33:00Z">
        <w:r w:rsidR="00111699">
          <w:rPr>
            <w:rFonts w:ascii="Arial" w:hAnsi="Arial" w:cs="Arial"/>
            <w:bCs/>
          </w:rPr>
          <w:t>,</w:t>
        </w:r>
      </w:ins>
      <w:r w:rsidR="00B002C5">
        <w:rPr>
          <w:rFonts w:ascii="Arial" w:hAnsi="Arial" w:cs="Arial"/>
          <w:bCs/>
        </w:rPr>
        <w:t xml:space="preserve"> as results may otherwise be less applicable to natural life.</w:t>
      </w:r>
    </w:p>
    <w:bookmarkEnd w:id="55"/>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09D7C17C" w14:textId="77777777" w:rsidR="00BD01B1" w:rsidRPr="00BD01B1" w:rsidRDefault="00903FDF" w:rsidP="00BD01B1">
      <w:pPr>
        <w:spacing w:after="0" w:line="480" w:lineRule="auto"/>
        <w:rPr>
          <w:rFonts w:ascii="Arial" w:hAnsi="Arial" w:cs="Arial"/>
          <w:bCs/>
        </w:rPr>
      </w:pPr>
      <w:r>
        <w:rPr>
          <w:rFonts w:ascii="Arial" w:hAnsi="Arial" w:cs="Arial"/>
          <w:b/>
        </w:rPr>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r w:rsidR="00BD01B1" w:rsidRPr="00BD01B1">
        <w:rPr>
          <w:rFonts w:ascii="Arial" w:hAnsi="Arial" w:cs="Arial"/>
          <w:bCs/>
        </w:rPr>
        <w:t>Shawheen Bayani</w:t>
      </w:r>
      <w:r>
        <w:rPr>
          <w:rFonts w:ascii="Arial" w:hAnsi="Arial" w:cs="Arial"/>
          <w:bCs/>
        </w:rPr>
        <w:t xml:space="preserve">, </w:t>
      </w:r>
    </w:p>
    <w:p w14:paraId="42D810CB" w14:textId="4384E940" w:rsidR="009253B4" w:rsidRDefault="00BD01B1" w:rsidP="00EA7964">
      <w:pPr>
        <w:spacing w:after="0" w:line="480" w:lineRule="auto"/>
        <w:rPr>
          <w:rFonts w:ascii="Arial" w:hAnsi="Arial" w:cs="Arial"/>
          <w:b/>
        </w:rPr>
      </w:pPr>
      <w:r w:rsidRPr="00BD01B1">
        <w:rPr>
          <w:rFonts w:ascii="Arial" w:hAnsi="Arial" w:cs="Arial"/>
          <w:bCs/>
        </w:rPr>
        <w:lastRenderedPageBreak/>
        <w:t>Ryan Phan</w:t>
      </w:r>
      <w:r w:rsidR="00903FDF">
        <w:rPr>
          <w:rFonts w:ascii="Arial" w:hAnsi="Arial" w:cs="Arial"/>
          <w:bCs/>
        </w:rPr>
        <w:t xml:space="preserve">, </w:t>
      </w:r>
      <w:r>
        <w:rPr>
          <w:rFonts w:ascii="Arial" w:hAnsi="Arial" w:cs="Arial"/>
          <w:bCs/>
        </w:rPr>
        <w:t>and Grace Aspden</w:t>
      </w:r>
      <w:r w:rsidR="00903FDF">
        <w:rPr>
          <w:rFonts w:ascii="Arial" w:hAnsi="Arial" w:cs="Arial"/>
          <w:bCs/>
        </w:rPr>
        <w:t xml:space="preserve"> for logistical support</w:t>
      </w:r>
      <w:r w:rsidR="00B0659B">
        <w:rPr>
          <w:rFonts w:ascii="Arial" w:hAnsi="Arial" w:cs="Arial"/>
          <w:bCs/>
        </w:rPr>
        <w:t>.</w:t>
      </w:r>
      <w:r w:rsidR="00903FDF">
        <w:rPr>
          <w:rFonts w:ascii="Arial" w:hAnsi="Arial" w:cs="Arial"/>
          <w:bCs/>
        </w:rPr>
        <w:t xml:space="preserve"> SB</w:t>
      </w:r>
      <w:r>
        <w:rPr>
          <w:rFonts w:ascii="Arial" w:hAnsi="Arial" w:cs="Arial"/>
          <w:bCs/>
        </w:rPr>
        <w:t xml:space="preserve"> and RP</w:t>
      </w:r>
      <w:r w:rsidR="00903FDF">
        <w:rPr>
          <w:rFonts w:ascii="Arial" w:hAnsi="Arial" w:cs="Arial"/>
          <w:bCs/>
        </w:rPr>
        <w:t xml:space="preserve"> received funding from</w:t>
      </w:r>
      <w:r>
        <w:rPr>
          <w:rFonts w:ascii="Arial" w:hAnsi="Arial" w:cs="Arial"/>
          <w:bCs/>
        </w:rPr>
        <w:t xml:space="preserve"> Nevada INBRE </w:t>
      </w:r>
      <w:r w:rsidR="00903FDF">
        <w:rPr>
          <w:rFonts w:ascii="Arial" w:hAnsi="Arial" w:cs="Arial"/>
          <w:bCs/>
        </w:rPr>
        <w:t>U</w:t>
      </w:r>
      <w:r>
        <w:rPr>
          <w:rFonts w:ascii="Arial" w:hAnsi="Arial" w:cs="Arial"/>
          <w:bCs/>
        </w:rPr>
        <w:t>ndergraduate Research Opportunity Program</w:t>
      </w:r>
      <w:r w:rsidR="00903FDF">
        <w:rPr>
          <w:rFonts w:ascii="Arial" w:hAnsi="Arial" w:cs="Arial"/>
          <w:bCs/>
        </w:rPr>
        <w:t>.</w:t>
      </w:r>
      <w:r>
        <w:rPr>
          <w:rFonts w:ascii="Arial" w:hAnsi="Arial" w:cs="Arial"/>
          <w:bCs/>
        </w:rPr>
        <w:t xml:space="preserve"> </w:t>
      </w:r>
      <w:r w:rsidRPr="00BD01B1">
        <w:rPr>
          <w:rFonts w:ascii="Arial" w:hAnsi="Arial" w:cs="Arial"/>
          <w:bCs/>
        </w:rPr>
        <w:t xml:space="preserve">Research reported in this publication used the Cellular and Molecular Imaging Core facility supported by the National Institute of 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6ECA7EA6" w14:textId="77777777" w:rsidR="00162DCB" w:rsidRPr="00162DCB" w:rsidRDefault="0098592A" w:rsidP="00162DCB">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162DCB" w:rsidRPr="00162DCB">
        <w:t>1.</w:t>
      </w:r>
      <w:r w:rsidR="00162DCB" w:rsidRPr="00162DCB">
        <w:tab/>
        <w:t xml:space="preserve">D. M. Dominoni, R. J. Nelson, Artificial light at night as an environmental pollutant: An integrative approach across taxa, biological functions, and scientific disciplines. </w:t>
      </w:r>
      <w:r w:rsidR="00162DCB" w:rsidRPr="00162DCB">
        <w:rPr>
          <w:i/>
        </w:rPr>
        <w:t>Journal of Experimental Zoology Part a-Ecological and Integrative Physiology</w:t>
      </w:r>
      <w:r w:rsidR="00162DCB" w:rsidRPr="00162DCB">
        <w:t xml:space="preserve"> </w:t>
      </w:r>
      <w:r w:rsidR="00162DCB" w:rsidRPr="00162DCB">
        <w:rPr>
          <w:b/>
        </w:rPr>
        <w:t>329</w:t>
      </w:r>
      <w:r w:rsidR="00162DCB" w:rsidRPr="00162DCB">
        <w:t>, 387-393 (2018).</w:t>
      </w:r>
    </w:p>
    <w:p w14:paraId="13DB09C6" w14:textId="77777777" w:rsidR="00162DCB" w:rsidRPr="00162DCB" w:rsidRDefault="00162DCB" w:rsidP="00162DCB">
      <w:pPr>
        <w:pStyle w:val="EndNoteBibliography"/>
        <w:spacing w:after="0"/>
        <w:ind w:left="720" w:hanging="720"/>
      </w:pPr>
      <w:r w:rsidRPr="00162DCB">
        <w:t>2.</w:t>
      </w:r>
      <w:r w:rsidRPr="00162DCB">
        <w:tab/>
        <w:t xml:space="preserve">J. C. Dunlap, Molecular bases for circadian clocks. </w:t>
      </w:r>
      <w:r w:rsidRPr="00162DCB">
        <w:rPr>
          <w:i/>
        </w:rPr>
        <w:t>Cell</w:t>
      </w:r>
      <w:r w:rsidRPr="00162DCB">
        <w:t xml:space="preserve"> </w:t>
      </w:r>
      <w:r w:rsidRPr="00162DCB">
        <w:rPr>
          <w:b/>
        </w:rPr>
        <w:t>96</w:t>
      </w:r>
      <w:r w:rsidRPr="00162DCB">
        <w:t>, 271-290 (1999).</w:t>
      </w:r>
    </w:p>
    <w:p w14:paraId="493104D2" w14:textId="77777777" w:rsidR="00162DCB" w:rsidRPr="00162DCB" w:rsidRDefault="00162DCB" w:rsidP="00162DCB">
      <w:pPr>
        <w:pStyle w:val="EndNoteBibliography"/>
        <w:spacing w:after="0"/>
        <w:ind w:left="720" w:hanging="720"/>
      </w:pPr>
      <w:r w:rsidRPr="00162DCB">
        <w:t>3.</w:t>
      </w:r>
      <w:r w:rsidRPr="00162DCB">
        <w:tab/>
        <w:t xml:space="preserve">V. M. Cassone, Avian circadian organization: A chorus of clocks. </w:t>
      </w:r>
      <w:r w:rsidRPr="00162DCB">
        <w:rPr>
          <w:i/>
        </w:rPr>
        <w:t>Frontiers in Neuroendocrinology</w:t>
      </w:r>
      <w:r w:rsidRPr="00162DCB">
        <w:t xml:space="preserve"> </w:t>
      </w:r>
      <w:r w:rsidRPr="00162DCB">
        <w:rPr>
          <w:b/>
        </w:rPr>
        <w:t>35</w:t>
      </w:r>
      <w:r w:rsidRPr="00162DCB">
        <w:t>, 76-88 (2014).</w:t>
      </w:r>
    </w:p>
    <w:p w14:paraId="1DA59941" w14:textId="77777777" w:rsidR="00162DCB" w:rsidRPr="00162DCB" w:rsidRDefault="00162DCB" w:rsidP="00162DCB">
      <w:pPr>
        <w:pStyle w:val="EndNoteBibliography"/>
        <w:spacing w:after="0"/>
        <w:ind w:left="720" w:hanging="720"/>
      </w:pPr>
      <w:r w:rsidRPr="00162DCB">
        <w:t>4.</w:t>
      </w:r>
      <w:r w:rsidRPr="00162DCB">
        <w:tab/>
        <w:t xml:space="preserve">N. Murakami, T. Kawano, K. Nakahara, T. Nasu, K. Shiota, Effect of melatonin on circadian rhythm, locomotor activity and body temperature in the intact house sparrow, Japanese quail and owl. </w:t>
      </w:r>
      <w:r w:rsidRPr="00162DCB">
        <w:rPr>
          <w:i/>
        </w:rPr>
        <w:t>Brain Research</w:t>
      </w:r>
      <w:r w:rsidRPr="00162DCB">
        <w:t xml:space="preserve"> </w:t>
      </w:r>
      <w:r w:rsidRPr="00162DCB">
        <w:rPr>
          <w:b/>
        </w:rPr>
        <w:t>889</w:t>
      </w:r>
      <w:r w:rsidRPr="00162DCB">
        <w:t>, 220-224 (2001).</w:t>
      </w:r>
    </w:p>
    <w:p w14:paraId="443747C2" w14:textId="77777777" w:rsidR="00162DCB" w:rsidRPr="00162DCB" w:rsidRDefault="00162DCB" w:rsidP="00162DCB">
      <w:pPr>
        <w:pStyle w:val="EndNoteBibliography"/>
        <w:spacing w:after="0"/>
        <w:ind w:left="720" w:hanging="720"/>
      </w:pPr>
      <w:r w:rsidRPr="00162DCB">
        <w:t>5.</w:t>
      </w:r>
      <w:r w:rsidRPr="00162DCB">
        <w:tab/>
        <w:t xml:space="preserve">Y. Touitou, A. Reinberg, D. Touitou, Association between light at night, melatonin secretion, sleep deprivation, and the internal clock: Health impacts and mechanisms of circadian disruption. </w:t>
      </w:r>
      <w:r w:rsidRPr="00162DCB">
        <w:rPr>
          <w:i/>
        </w:rPr>
        <w:t>Life Sciences</w:t>
      </w:r>
      <w:r w:rsidRPr="00162DCB">
        <w:t xml:space="preserve"> </w:t>
      </w:r>
      <w:r w:rsidRPr="00162DCB">
        <w:rPr>
          <w:b/>
        </w:rPr>
        <w:t>173</w:t>
      </w:r>
      <w:r w:rsidRPr="00162DCB">
        <w:t>, 94-106 (2017).</w:t>
      </w:r>
    </w:p>
    <w:p w14:paraId="21D8C3D1" w14:textId="77777777" w:rsidR="00162DCB" w:rsidRPr="00162DCB" w:rsidRDefault="00162DCB" w:rsidP="00162DCB">
      <w:pPr>
        <w:pStyle w:val="EndNoteBibliography"/>
        <w:spacing w:after="0"/>
        <w:ind w:left="720" w:hanging="720"/>
      </w:pPr>
      <w:r w:rsidRPr="00162DCB">
        <w:t>6.</w:t>
      </w:r>
      <w:r w:rsidRPr="00162DCB">
        <w:tab/>
        <w:t>S. Moaraf</w:t>
      </w:r>
      <w:r w:rsidRPr="00162DCB">
        <w:rPr>
          <w:i/>
        </w:rPr>
        <w:t xml:space="preserve"> et al.</w:t>
      </w:r>
      <w:r w:rsidRPr="00162DCB">
        <w:t xml:space="preserve">, Artificial light at night affects brain plasticity and melatonin in birds. </w:t>
      </w:r>
      <w:r w:rsidRPr="00162DCB">
        <w:rPr>
          <w:i/>
        </w:rPr>
        <w:t>Neuroscience Letters</w:t>
      </w:r>
      <w:r w:rsidRPr="00162DCB">
        <w:t xml:space="preserve"> </w:t>
      </w:r>
      <w:r w:rsidRPr="00162DCB">
        <w:rPr>
          <w:b/>
        </w:rPr>
        <w:t>716</w:t>
      </w:r>
      <w:r w:rsidRPr="00162DCB">
        <w:t>,  (2020).</w:t>
      </w:r>
    </w:p>
    <w:p w14:paraId="1F589B0B" w14:textId="77777777" w:rsidR="00162DCB" w:rsidRPr="00162DCB" w:rsidRDefault="00162DCB" w:rsidP="00162DCB">
      <w:pPr>
        <w:pStyle w:val="EndNoteBibliography"/>
        <w:spacing w:after="0"/>
        <w:ind w:left="720" w:hanging="720"/>
      </w:pPr>
      <w:r w:rsidRPr="00162DCB">
        <w:t>7.</w:t>
      </w:r>
      <w:r w:rsidRPr="00162DCB">
        <w:tab/>
        <w:t>V. J. Alaasam</w:t>
      </w:r>
      <w:r w:rsidRPr="00162DCB">
        <w:rPr>
          <w:i/>
        </w:rPr>
        <w:t xml:space="preserve"> et al.</w:t>
      </w:r>
      <w:r w:rsidRPr="00162DCB">
        <w:t xml:space="preserve">, Effects of dim artificial light at night on locomotor activity, cardiovascular physiology, and circadian clock genes in a diurnal songbird. </w:t>
      </w:r>
      <w:r w:rsidRPr="00162DCB">
        <w:rPr>
          <w:i/>
        </w:rPr>
        <w:t>Environmental Pollution</w:t>
      </w:r>
      <w:r w:rsidRPr="00162DCB">
        <w:t xml:space="preserve"> </w:t>
      </w:r>
      <w:r w:rsidRPr="00162DCB">
        <w:rPr>
          <w:b/>
        </w:rPr>
        <w:t>282</w:t>
      </w:r>
      <w:r w:rsidRPr="00162DCB">
        <w:t>,  (2021).</w:t>
      </w:r>
    </w:p>
    <w:p w14:paraId="21D74397" w14:textId="77777777" w:rsidR="00162DCB" w:rsidRPr="00162DCB" w:rsidRDefault="00162DCB" w:rsidP="00162DCB">
      <w:pPr>
        <w:pStyle w:val="EndNoteBibliography"/>
        <w:spacing w:after="0"/>
        <w:ind w:left="720" w:hanging="720"/>
      </w:pPr>
      <w:r w:rsidRPr="00162DCB">
        <w:t>8.</w:t>
      </w:r>
      <w:r w:rsidRPr="00162DCB">
        <w:tab/>
        <w:t xml:space="preserve">K. Obayashi, K. Saeki, J. Iwamoto, Y. Ikada, N. Kurumatani, Association between light exposure at night and nighttime blood pressure in the elderly independent of nocturnal urinary melatonin excretion. </w:t>
      </w:r>
      <w:r w:rsidRPr="00162DCB">
        <w:rPr>
          <w:i/>
        </w:rPr>
        <w:t>Chronobiology International</w:t>
      </w:r>
      <w:r w:rsidRPr="00162DCB">
        <w:t xml:space="preserve"> </w:t>
      </w:r>
      <w:r w:rsidRPr="00162DCB">
        <w:rPr>
          <w:b/>
        </w:rPr>
        <w:t>31</w:t>
      </w:r>
      <w:r w:rsidRPr="00162DCB">
        <w:t>, 779-786 (2014).</w:t>
      </w:r>
    </w:p>
    <w:p w14:paraId="4E447418" w14:textId="77777777" w:rsidR="00162DCB" w:rsidRPr="00162DCB" w:rsidRDefault="00162DCB" w:rsidP="00162DCB">
      <w:pPr>
        <w:pStyle w:val="EndNoteBibliography"/>
        <w:spacing w:after="0"/>
        <w:ind w:left="720" w:hanging="720"/>
      </w:pPr>
      <w:r w:rsidRPr="00162DCB">
        <w:t>9.</w:t>
      </w:r>
      <w:r w:rsidRPr="00162DCB">
        <w:tab/>
        <w:t>C. K. Hui</w:t>
      </w:r>
      <w:r w:rsidRPr="00162DCB">
        <w:rPr>
          <w:i/>
        </w:rPr>
        <w:t xml:space="preserve"> et al.</w:t>
      </w:r>
      <w:r w:rsidRPr="00162DCB">
        <w:t xml:space="preserve">, Dim artificial light at night alters immediate early gene expression throughout the avian brain. </w:t>
      </w:r>
      <w:r w:rsidRPr="00162DCB">
        <w:rPr>
          <w:i/>
        </w:rPr>
        <w:t>Frontiers in Neuroscience</w:t>
      </w:r>
      <w:r w:rsidRPr="00162DCB">
        <w:t xml:space="preserve"> </w:t>
      </w:r>
      <w:r w:rsidRPr="00162DCB">
        <w:rPr>
          <w:b/>
        </w:rPr>
        <w:t>17</w:t>
      </w:r>
      <w:r w:rsidRPr="00162DCB">
        <w:t>,  (2023).</w:t>
      </w:r>
    </w:p>
    <w:p w14:paraId="68370375" w14:textId="77777777" w:rsidR="00162DCB" w:rsidRPr="00162DCB" w:rsidRDefault="00162DCB" w:rsidP="00162DCB">
      <w:pPr>
        <w:pStyle w:val="EndNoteBibliography"/>
        <w:spacing w:after="0"/>
        <w:ind w:left="720" w:hanging="720"/>
      </w:pPr>
      <w:r w:rsidRPr="00162DCB">
        <w:t>10.</w:t>
      </w:r>
      <w:r w:rsidRPr="00162DCB">
        <w:tab/>
        <w:t xml:space="preserve">J. Q. Ouyang, S. Davies, D. Dominoni, Hormonally mediated effects of artificial light at night on behavior and fitness: linking endocrine mechanisms with function. </w:t>
      </w:r>
      <w:r w:rsidRPr="00162DCB">
        <w:rPr>
          <w:i/>
        </w:rPr>
        <w:t>Journal of Experimental Biology</w:t>
      </w:r>
      <w:r w:rsidRPr="00162DCB">
        <w:t xml:space="preserve"> </w:t>
      </w:r>
      <w:r w:rsidRPr="00162DCB">
        <w:rPr>
          <w:b/>
        </w:rPr>
        <w:t>221</w:t>
      </w:r>
      <w:r w:rsidRPr="00162DCB">
        <w:t>,  (2018).</w:t>
      </w:r>
    </w:p>
    <w:p w14:paraId="4248806B" w14:textId="77777777" w:rsidR="00162DCB" w:rsidRPr="00162DCB" w:rsidRDefault="00162DCB" w:rsidP="00162DCB">
      <w:pPr>
        <w:pStyle w:val="EndNoteBibliography"/>
        <w:spacing w:after="0"/>
        <w:ind w:left="720" w:hanging="720"/>
      </w:pPr>
      <w:r w:rsidRPr="00162DCB">
        <w:t>11.</w:t>
      </w:r>
      <w:r w:rsidRPr="00162DCB">
        <w:tab/>
        <w:t xml:space="preserve">O. Siehler, S. Wang, G. Bloch, Social synchronization of circadian rhythms with a focus on honeybees. </w:t>
      </w:r>
      <w:r w:rsidRPr="00162DCB">
        <w:rPr>
          <w:i/>
        </w:rPr>
        <w:t>Philosophical Transactions of the Royal Society B-Biological Sciences</w:t>
      </w:r>
      <w:r w:rsidRPr="00162DCB">
        <w:t xml:space="preserve"> </w:t>
      </w:r>
      <w:r w:rsidRPr="00162DCB">
        <w:rPr>
          <w:b/>
        </w:rPr>
        <w:t>376</w:t>
      </w:r>
      <w:r w:rsidRPr="00162DCB">
        <w:t>,  (2021).</w:t>
      </w:r>
    </w:p>
    <w:p w14:paraId="458F81FC" w14:textId="77777777" w:rsidR="00162DCB" w:rsidRPr="00162DCB" w:rsidRDefault="00162DCB" w:rsidP="00162DCB">
      <w:pPr>
        <w:pStyle w:val="EndNoteBibliography"/>
        <w:spacing w:after="0"/>
        <w:ind w:left="720" w:hanging="720"/>
      </w:pPr>
      <w:r w:rsidRPr="00162DCB">
        <w:t>12.</w:t>
      </w:r>
      <w:r w:rsidRPr="00162DCB">
        <w:tab/>
        <w:t xml:space="preserve">G. Marimuthu, S. Rajan, M. K. Chandrashekaran, SOCIAL ENTRAINMENT OF THE CIRCADIAN-RHYTHM IN THE FLIGHT ACTIVITY OF THE MICROCHIROPTERAN BAT HIPPOSIDEROS-SPEORIS. </w:t>
      </w:r>
      <w:r w:rsidRPr="00162DCB">
        <w:rPr>
          <w:i/>
        </w:rPr>
        <w:t>Behavioral Ecology and Sociobiology</w:t>
      </w:r>
      <w:r w:rsidRPr="00162DCB">
        <w:t xml:space="preserve"> </w:t>
      </w:r>
      <w:r w:rsidRPr="00162DCB">
        <w:rPr>
          <w:b/>
        </w:rPr>
        <w:t>8</w:t>
      </w:r>
      <w:r w:rsidRPr="00162DCB">
        <w:t>, 147-150 (1981).</w:t>
      </w:r>
    </w:p>
    <w:p w14:paraId="4D882737" w14:textId="77777777" w:rsidR="00162DCB" w:rsidRPr="00162DCB" w:rsidRDefault="00162DCB" w:rsidP="00162DCB">
      <w:pPr>
        <w:pStyle w:val="EndNoteBibliography"/>
        <w:spacing w:after="0"/>
        <w:ind w:left="720" w:hanging="720"/>
      </w:pPr>
      <w:r w:rsidRPr="00162DCB">
        <w:t>13.</w:t>
      </w:r>
      <w:r w:rsidRPr="00162DCB">
        <w:tab/>
        <w:t xml:space="preserve">A. Rath, M. Benita, J. Doron, I. Scharf, D. Gottlieb, Social communication activates the circadian gene Tctimeless in Tribolium castaneum. </w:t>
      </w:r>
      <w:r w:rsidRPr="00162DCB">
        <w:rPr>
          <w:i/>
        </w:rPr>
        <w:t>Scientific Reports</w:t>
      </w:r>
      <w:r w:rsidRPr="00162DCB">
        <w:t xml:space="preserve"> </w:t>
      </w:r>
      <w:r w:rsidRPr="00162DCB">
        <w:rPr>
          <w:b/>
        </w:rPr>
        <w:t>11</w:t>
      </w:r>
      <w:r w:rsidRPr="00162DCB">
        <w:t>,  (2021).</w:t>
      </w:r>
    </w:p>
    <w:p w14:paraId="1677B8DB" w14:textId="77777777" w:rsidR="00162DCB" w:rsidRPr="00162DCB" w:rsidRDefault="00162DCB" w:rsidP="00162DCB">
      <w:pPr>
        <w:pStyle w:val="EndNoteBibliography"/>
        <w:spacing w:after="0"/>
        <w:ind w:left="720" w:hanging="720"/>
      </w:pPr>
      <w:r w:rsidRPr="00162DCB">
        <w:t>14.</w:t>
      </w:r>
      <w:r w:rsidRPr="00162DCB">
        <w:tab/>
        <w:t xml:space="preserve">N. Goel, T. M. Lee, Social cues accelerate reentrainment of circadian rhythms in diurnal female Octodon degus (Rodentia-Octodontidae). </w:t>
      </w:r>
      <w:r w:rsidRPr="00162DCB">
        <w:rPr>
          <w:i/>
        </w:rPr>
        <w:t>Chronobiology International</w:t>
      </w:r>
      <w:r w:rsidRPr="00162DCB">
        <w:t xml:space="preserve"> </w:t>
      </w:r>
      <w:r w:rsidRPr="00162DCB">
        <w:rPr>
          <w:b/>
        </w:rPr>
        <w:t>12</w:t>
      </w:r>
      <w:r w:rsidRPr="00162DCB">
        <w:t>, 311-323 (1995).</w:t>
      </w:r>
    </w:p>
    <w:p w14:paraId="271F27CE" w14:textId="77777777" w:rsidR="00162DCB" w:rsidRPr="00162DCB" w:rsidRDefault="00162DCB" w:rsidP="00162DCB">
      <w:pPr>
        <w:pStyle w:val="EndNoteBibliography"/>
        <w:spacing w:after="0"/>
        <w:ind w:left="720" w:hanging="720"/>
      </w:pPr>
      <w:r w:rsidRPr="00162DCB">
        <w:t>15.</w:t>
      </w:r>
      <w:r w:rsidRPr="00162DCB">
        <w:tab/>
        <w:t xml:space="preserve">K. P. Maruska, R. D. Fernald, Social Regulation of Gene Expression in the Hypothalamic-Pituitary-Gonadal Axis. </w:t>
      </w:r>
      <w:r w:rsidRPr="00162DCB">
        <w:rPr>
          <w:i/>
        </w:rPr>
        <w:t>Physiology</w:t>
      </w:r>
      <w:r w:rsidRPr="00162DCB">
        <w:t xml:space="preserve"> </w:t>
      </w:r>
      <w:r w:rsidRPr="00162DCB">
        <w:rPr>
          <w:b/>
        </w:rPr>
        <w:t>26</w:t>
      </w:r>
      <w:r w:rsidRPr="00162DCB">
        <w:t>, 412-423 (2011).</w:t>
      </w:r>
    </w:p>
    <w:p w14:paraId="46574401" w14:textId="77777777" w:rsidR="00162DCB" w:rsidRPr="00162DCB" w:rsidRDefault="00162DCB" w:rsidP="00162DCB">
      <w:pPr>
        <w:pStyle w:val="EndNoteBibliography"/>
        <w:spacing w:after="0"/>
        <w:ind w:left="720" w:hanging="720"/>
      </w:pPr>
      <w:r w:rsidRPr="00162DCB">
        <w:t>16.</w:t>
      </w:r>
      <w:r w:rsidRPr="00162DCB">
        <w:tab/>
        <w:t xml:space="preserve">K. Chaturvedi, A. Srivastava, S. Malik, S. Rani, The presence/absence of conspecifics modulates the circadian locomotor activity and body mass in spotted munia (&lt;i&gt;Lonchura punctulata&lt;/i&gt;). </w:t>
      </w:r>
      <w:r w:rsidRPr="00162DCB">
        <w:rPr>
          <w:i/>
        </w:rPr>
        <w:t>Chronobiology International</w:t>
      </w:r>
      <w:r w:rsidRPr="00162DCB">
        <w:t xml:space="preserve"> </w:t>
      </w:r>
      <w:r w:rsidRPr="00162DCB">
        <w:rPr>
          <w:b/>
        </w:rPr>
        <w:t>41</w:t>
      </w:r>
      <w:r w:rsidRPr="00162DCB">
        <w:t>, 105-126 (2024).</w:t>
      </w:r>
    </w:p>
    <w:p w14:paraId="1B1D6464" w14:textId="77777777" w:rsidR="00162DCB" w:rsidRPr="00162DCB" w:rsidRDefault="00162DCB" w:rsidP="00162DCB">
      <w:pPr>
        <w:pStyle w:val="EndNoteBibliography"/>
        <w:spacing w:after="0"/>
        <w:ind w:left="720" w:hanging="720"/>
      </w:pPr>
      <w:r w:rsidRPr="00162DCB">
        <w:t>17.</w:t>
      </w:r>
      <w:r w:rsidRPr="00162DCB">
        <w:tab/>
        <w:t xml:space="preserve">J. D. Levine, P. Funes, H. B. Dowse, J. C. Hall, Resetting the circadian clock by social experience in Drosophila melanogaster. </w:t>
      </w:r>
      <w:r w:rsidRPr="00162DCB">
        <w:rPr>
          <w:i/>
        </w:rPr>
        <w:t>Science</w:t>
      </w:r>
      <w:r w:rsidRPr="00162DCB">
        <w:t xml:space="preserve"> </w:t>
      </w:r>
      <w:r w:rsidRPr="00162DCB">
        <w:rPr>
          <w:b/>
        </w:rPr>
        <w:t>298</w:t>
      </w:r>
      <w:r w:rsidRPr="00162DCB">
        <w:t>, 2010-2012 (2002).</w:t>
      </w:r>
    </w:p>
    <w:p w14:paraId="4A741C06" w14:textId="77777777" w:rsidR="00162DCB" w:rsidRPr="00162DCB" w:rsidRDefault="00162DCB" w:rsidP="00162DCB">
      <w:pPr>
        <w:pStyle w:val="EndNoteBibliography"/>
        <w:spacing w:after="0"/>
        <w:ind w:left="720" w:hanging="720"/>
      </w:pPr>
      <w:r w:rsidRPr="00162DCB">
        <w:t>18.</w:t>
      </w:r>
      <w:r w:rsidRPr="00162DCB">
        <w:tab/>
        <w:t xml:space="preserve">N. Goel, T. M. Lee, Olfactory bulbectomy impedes social but not photic reentrainment of circadian rhythms in female Octodon degus. </w:t>
      </w:r>
      <w:r w:rsidRPr="00162DCB">
        <w:rPr>
          <w:i/>
        </w:rPr>
        <w:t>Journal of Biological Rhythms</w:t>
      </w:r>
      <w:r w:rsidRPr="00162DCB">
        <w:t xml:space="preserve"> </w:t>
      </w:r>
      <w:r w:rsidRPr="00162DCB">
        <w:rPr>
          <w:b/>
        </w:rPr>
        <w:t>12</w:t>
      </w:r>
      <w:r w:rsidRPr="00162DCB">
        <w:t>, 362-370 (1997).</w:t>
      </w:r>
    </w:p>
    <w:p w14:paraId="0A0F1CC1" w14:textId="77777777" w:rsidR="00162DCB" w:rsidRPr="00162DCB" w:rsidRDefault="00162DCB" w:rsidP="00162DCB">
      <w:pPr>
        <w:pStyle w:val="EndNoteBibliography"/>
        <w:spacing w:after="0"/>
        <w:ind w:left="720" w:hanging="720"/>
      </w:pPr>
      <w:r w:rsidRPr="00162DCB">
        <w:t>19.</w:t>
      </w:r>
      <w:r w:rsidRPr="00162DCB">
        <w:tab/>
        <w:t xml:space="preserve">N. A. Jha, V. Kumar, Female conspecifics restore rhythmic singing behaviour in arrhythmic male zebra finches. </w:t>
      </w:r>
      <w:r w:rsidRPr="00162DCB">
        <w:rPr>
          <w:i/>
        </w:rPr>
        <w:t>Journal of Biosciences</w:t>
      </w:r>
      <w:r w:rsidRPr="00162DCB">
        <w:t xml:space="preserve"> </w:t>
      </w:r>
      <w:r w:rsidRPr="00162DCB">
        <w:rPr>
          <w:b/>
        </w:rPr>
        <w:t>42</w:t>
      </w:r>
      <w:r w:rsidRPr="00162DCB">
        <w:t>, 139-147 (2017).</w:t>
      </w:r>
    </w:p>
    <w:p w14:paraId="65DABC3D" w14:textId="77777777" w:rsidR="00162DCB" w:rsidRPr="00162DCB" w:rsidRDefault="00162DCB" w:rsidP="00162DCB">
      <w:pPr>
        <w:pStyle w:val="EndNoteBibliography"/>
        <w:spacing w:after="0"/>
        <w:ind w:left="720" w:hanging="720"/>
      </w:pPr>
      <w:r w:rsidRPr="00162DCB">
        <w:lastRenderedPageBreak/>
        <w:t>20.</w:t>
      </w:r>
      <w:r w:rsidRPr="00162DCB">
        <w:tab/>
        <w:t>V. J. Alaasam</w:t>
      </w:r>
      <w:r w:rsidRPr="00162DCB">
        <w:rPr>
          <w:i/>
        </w:rPr>
        <w:t xml:space="preserve"> et al.</w:t>
      </w:r>
      <w:r w:rsidRPr="00162DCB">
        <w:t xml:space="preserve">, Light at night disrupts nocturnal rest and elevates glucocorticoids at cool color temperatures. </w:t>
      </w:r>
      <w:r w:rsidRPr="00162DCB">
        <w:rPr>
          <w:i/>
        </w:rPr>
        <w:t>Journal of Experimental Zoology Part a-Ecological and Integrative Physiology</w:t>
      </w:r>
      <w:r w:rsidRPr="00162DCB">
        <w:t xml:space="preserve"> </w:t>
      </w:r>
      <w:r w:rsidRPr="00162DCB">
        <w:rPr>
          <w:b/>
        </w:rPr>
        <w:t>329</w:t>
      </w:r>
      <w:r w:rsidRPr="00162DCB">
        <w:t>, 465-472 (2018).</w:t>
      </w:r>
    </w:p>
    <w:p w14:paraId="2C756E2C" w14:textId="77777777" w:rsidR="00162DCB" w:rsidRPr="00162DCB" w:rsidRDefault="00162DCB" w:rsidP="00162DCB">
      <w:pPr>
        <w:pStyle w:val="EndNoteBibliography"/>
        <w:spacing w:after="0"/>
        <w:ind w:left="720" w:hanging="720"/>
      </w:pPr>
      <w:r w:rsidRPr="00162DCB">
        <w:t>21.</w:t>
      </w:r>
      <w:r w:rsidRPr="00162DCB">
        <w:tab/>
        <w:t>D. M. Dominoni</w:t>
      </w:r>
      <w:r w:rsidRPr="00162DCB">
        <w:rPr>
          <w:i/>
        </w:rPr>
        <w:t xml:space="preserve"> et al.</w:t>
      </w:r>
      <w:r w:rsidRPr="00162DCB">
        <w:t xml:space="preserve">, Artificial light at night leads to circadian disruption in a songbird: integrated evidence from behavioural, genomic and metabolomic data. </w:t>
      </w:r>
      <w:r w:rsidRPr="00162DCB">
        <w:rPr>
          <w:i/>
        </w:rPr>
        <w:t>bioRxiv</w:t>
      </w:r>
      <w:r w:rsidRPr="00162DCB">
        <w:t>, 2020.2012.2018.423473 (2021).</w:t>
      </w:r>
    </w:p>
    <w:p w14:paraId="723BED81" w14:textId="77777777" w:rsidR="00162DCB" w:rsidRPr="00162DCB" w:rsidRDefault="00162DCB" w:rsidP="00162DCB">
      <w:pPr>
        <w:pStyle w:val="EndNoteBibliography"/>
        <w:spacing w:after="0"/>
        <w:ind w:left="720" w:hanging="720"/>
      </w:pPr>
      <w:r w:rsidRPr="00162DCB">
        <w:t>22.</w:t>
      </w:r>
      <w:r w:rsidRPr="00162DCB">
        <w:tab/>
        <w:t xml:space="preserve">L. K. Fonken, R. J. Nelson, The Effects of Light at Night on Circadian Clocks and Metabolism. </w:t>
      </w:r>
      <w:r w:rsidRPr="00162DCB">
        <w:rPr>
          <w:i/>
        </w:rPr>
        <w:t>Endocrine Reviews</w:t>
      </w:r>
      <w:r w:rsidRPr="00162DCB">
        <w:t xml:space="preserve"> </w:t>
      </w:r>
      <w:r w:rsidRPr="00162DCB">
        <w:rPr>
          <w:b/>
        </w:rPr>
        <w:t>35</w:t>
      </w:r>
      <w:r w:rsidRPr="00162DCB">
        <w:t>, 648-670 (2014).</w:t>
      </w:r>
    </w:p>
    <w:p w14:paraId="4ABCE2C7" w14:textId="77777777" w:rsidR="00162DCB" w:rsidRPr="00162DCB" w:rsidRDefault="00162DCB" w:rsidP="00162DCB">
      <w:pPr>
        <w:pStyle w:val="EndNoteBibliography"/>
        <w:spacing w:after="0"/>
        <w:ind w:left="720" w:hanging="720"/>
      </w:pPr>
      <w:r w:rsidRPr="00162DCB">
        <w:t>23.</w:t>
      </w:r>
      <w:r w:rsidRPr="00162DCB">
        <w:tab/>
        <w:t xml:space="preserve">K. Spoelstra, I. Verhagen, D. Meijer, M. E. Visser, Artificial light at night shifts daily activity patterns but not the internal clock in the great tit (Parus major). </w:t>
      </w:r>
      <w:r w:rsidRPr="00162DCB">
        <w:rPr>
          <w:i/>
        </w:rPr>
        <w:t>Proceedings of the Royal Society B-Biological Sciences</w:t>
      </w:r>
      <w:r w:rsidRPr="00162DCB">
        <w:t xml:space="preserve"> </w:t>
      </w:r>
      <w:r w:rsidRPr="00162DCB">
        <w:rPr>
          <w:b/>
        </w:rPr>
        <w:t>285</w:t>
      </w:r>
      <w:r w:rsidRPr="00162DCB">
        <w:t>,  (2018).</w:t>
      </w:r>
    </w:p>
    <w:p w14:paraId="10C67302" w14:textId="77777777" w:rsidR="00162DCB" w:rsidRPr="00162DCB" w:rsidRDefault="00162DCB" w:rsidP="00162DCB">
      <w:pPr>
        <w:pStyle w:val="EndNoteBibliography"/>
        <w:spacing w:after="0"/>
        <w:ind w:left="720" w:hanging="720"/>
      </w:pPr>
      <w:r w:rsidRPr="00162DCB">
        <w:t>24.</w:t>
      </w:r>
      <w:r w:rsidRPr="00162DCB">
        <w:tab/>
        <w:t xml:space="preserve">A. Patke, M. W. Young, S. Axelrod, Molecular mechanisms and physiological importance of circadian rhythms. </w:t>
      </w:r>
      <w:r w:rsidRPr="00162DCB">
        <w:rPr>
          <w:i/>
        </w:rPr>
        <w:t>Nature Reviews Molecular Cell Biology</w:t>
      </w:r>
      <w:r w:rsidRPr="00162DCB">
        <w:t xml:space="preserve"> </w:t>
      </w:r>
      <w:r w:rsidRPr="00162DCB">
        <w:rPr>
          <w:b/>
        </w:rPr>
        <w:t>21</w:t>
      </w:r>
      <w:r w:rsidRPr="00162DCB">
        <w:t>, 67-84 (2020).</w:t>
      </w:r>
    </w:p>
    <w:p w14:paraId="2F1352E7" w14:textId="77777777" w:rsidR="00162DCB" w:rsidRPr="00162DCB" w:rsidRDefault="00162DCB" w:rsidP="00162DCB">
      <w:pPr>
        <w:pStyle w:val="EndNoteBibliography"/>
        <w:spacing w:after="0"/>
        <w:ind w:left="720" w:hanging="720"/>
      </w:pPr>
      <w:r w:rsidRPr="00162DCB">
        <w:t>25.</w:t>
      </w:r>
      <w:r w:rsidRPr="00162DCB">
        <w:tab/>
        <w:t>F. Catalano</w:t>
      </w:r>
      <w:r w:rsidRPr="00162DCB">
        <w:rPr>
          <w:i/>
        </w:rPr>
        <w:t xml:space="preserve"> et al.</w:t>
      </w:r>
      <w:r w:rsidRPr="00162DCB">
        <w:t xml:space="preserve">, Circadian Clock Desynchronization and Insulin Resistance. </w:t>
      </w:r>
      <w:r w:rsidRPr="00162DCB">
        <w:rPr>
          <w:i/>
        </w:rPr>
        <w:t>International Journal of Environmental Research and Public Health</w:t>
      </w:r>
      <w:r w:rsidRPr="00162DCB">
        <w:t xml:space="preserve"> </w:t>
      </w:r>
      <w:r w:rsidRPr="00162DCB">
        <w:rPr>
          <w:b/>
        </w:rPr>
        <w:t>20</w:t>
      </w:r>
      <w:r w:rsidRPr="00162DCB">
        <w:t>,  (2023).</w:t>
      </w:r>
    </w:p>
    <w:p w14:paraId="6E93C379" w14:textId="77777777" w:rsidR="00162DCB" w:rsidRPr="00162DCB" w:rsidRDefault="00162DCB" w:rsidP="00162DCB">
      <w:pPr>
        <w:pStyle w:val="EndNoteBibliography"/>
        <w:spacing w:after="0"/>
        <w:ind w:left="720" w:hanging="720"/>
      </w:pPr>
      <w:r w:rsidRPr="00162DCB">
        <w:t>26.</w:t>
      </w:r>
      <w:r w:rsidRPr="00162DCB">
        <w:tab/>
        <w:t>Y. Tahara</w:t>
      </w:r>
      <w:r w:rsidRPr="00162DCB">
        <w:rPr>
          <w:i/>
        </w:rPr>
        <w:t xml:space="preserve"> et al.</w:t>
      </w:r>
      <w:r w:rsidRPr="00162DCB">
        <w:t xml:space="preserve">, Entrainment of the mouse circadian clock by sub-acute physical and psychological stress. </w:t>
      </w:r>
      <w:r w:rsidRPr="00162DCB">
        <w:rPr>
          <w:i/>
        </w:rPr>
        <w:t>Scientific Reports</w:t>
      </w:r>
      <w:r w:rsidRPr="00162DCB">
        <w:t xml:space="preserve"> </w:t>
      </w:r>
      <w:r w:rsidRPr="00162DCB">
        <w:rPr>
          <w:b/>
        </w:rPr>
        <w:t>5</w:t>
      </w:r>
      <w:r w:rsidRPr="00162DCB">
        <w:t>,  (2015).</w:t>
      </w:r>
    </w:p>
    <w:p w14:paraId="7E52C74E" w14:textId="77777777" w:rsidR="00162DCB" w:rsidRPr="00162DCB" w:rsidRDefault="00162DCB" w:rsidP="00162DCB">
      <w:pPr>
        <w:pStyle w:val="EndNoteBibliography"/>
        <w:spacing w:after="0"/>
        <w:ind w:left="720" w:hanging="720"/>
      </w:pPr>
      <w:r w:rsidRPr="00162DCB">
        <w:t>27.</w:t>
      </w:r>
      <w:r w:rsidRPr="00162DCB">
        <w:tab/>
        <w:t xml:space="preserve">J. C. Borniger, S. K. Maurya, M. Periasamy, R. J. Nelson, Acute dim light at night increases body mass, alters metabolism, and shifts core body temperature circadian rhythms. </w:t>
      </w:r>
      <w:r w:rsidRPr="00162DCB">
        <w:rPr>
          <w:i/>
        </w:rPr>
        <w:t>Chronobiology International</w:t>
      </w:r>
      <w:r w:rsidRPr="00162DCB">
        <w:t xml:space="preserve"> </w:t>
      </w:r>
      <w:r w:rsidRPr="00162DCB">
        <w:rPr>
          <w:b/>
        </w:rPr>
        <w:t>31</w:t>
      </w:r>
      <w:r w:rsidRPr="00162DCB">
        <w:t>, 917-925 (2014).</w:t>
      </w:r>
    </w:p>
    <w:p w14:paraId="3436D2BA" w14:textId="77777777" w:rsidR="00162DCB" w:rsidRPr="00162DCB" w:rsidRDefault="00162DCB" w:rsidP="00162DCB">
      <w:pPr>
        <w:pStyle w:val="EndNoteBibliography"/>
        <w:spacing w:after="0"/>
        <w:ind w:left="720" w:hanging="720"/>
      </w:pPr>
      <w:r w:rsidRPr="00162DCB">
        <w:t>28.</w:t>
      </w:r>
      <w:r w:rsidRPr="00162DCB">
        <w:tab/>
        <w:t>I. Mishra</w:t>
      </w:r>
      <w:r w:rsidRPr="00162DCB">
        <w:rPr>
          <w:i/>
        </w:rPr>
        <w:t xml:space="preserve"> et al.</w:t>
      </w:r>
      <w:r w:rsidRPr="00162DCB">
        <w:t xml:space="preserve">, Light at night disrupts diel patterns of cytokine gene expression and endocrine profiles in zebra finch (Taeniopygia guttata). </w:t>
      </w:r>
      <w:r w:rsidRPr="00162DCB">
        <w:rPr>
          <w:i/>
        </w:rPr>
        <w:t>Scientific Reports</w:t>
      </w:r>
      <w:r w:rsidRPr="00162DCB">
        <w:t xml:space="preserve"> </w:t>
      </w:r>
      <w:r w:rsidRPr="00162DCB">
        <w:rPr>
          <w:b/>
        </w:rPr>
        <w:t>9</w:t>
      </w:r>
      <w:r w:rsidRPr="00162DCB">
        <w:t>,  (2019).</w:t>
      </w:r>
    </w:p>
    <w:p w14:paraId="079A3168" w14:textId="77777777" w:rsidR="00162DCB" w:rsidRPr="00162DCB" w:rsidRDefault="00162DCB" w:rsidP="00162DCB">
      <w:pPr>
        <w:pStyle w:val="EndNoteBibliography"/>
        <w:spacing w:after="0"/>
        <w:ind w:left="720" w:hanging="720"/>
      </w:pPr>
      <w:r w:rsidRPr="00162DCB">
        <w:t>29.</w:t>
      </w:r>
      <w:r w:rsidRPr="00162DCB">
        <w:tab/>
        <w:t xml:space="preserve">D. M. Dominoni, W. Goymann, B. Helm, J. Partecke, Urban-like night illumination reduces melatonin release in European blackbirds (&lt;i&gt;Turdus merula&lt;/i&gt;): implications of city life for biological time-keeping of songbirds. </w:t>
      </w:r>
      <w:r w:rsidRPr="00162DCB">
        <w:rPr>
          <w:i/>
        </w:rPr>
        <w:t>Frontiers in Zoology</w:t>
      </w:r>
      <w:r w:rsidRPr="00162DCB">
        <w:t xml:space="preserve"> </w:t>
      </w:r>
      <w:r w:rsidRPr="00162DCB">
        <w:rPr>
          <w:b/>
        </w:rPr>
        <w:t>10</w:t>
      </w:r>
      <w:r w:rsidRPr="00162DCB">
        <w:t>,  (2013).</w:t>
      </w:r>
    </w:p>
    <w:p w14:paraId="35E06E1D" w14:textId="77777777" w:rsidR="00162DCB" w:rsidRPr="00162DCB" w:rsidRDefault="00162DCB" w:rsidP="00162DCB">
      <w:pPr>
        <w:pStyle w:val="EndNoteBibliography"/>
        <w:spacing w:after="0"/>
        <w:ind w:left="720" w:hanging="720"/>
      </w:pPr>
      <w:r w:rsidRPr="00162DCB">
        <w:t>30.</w:t>
      </w:r>
      <w:r w:rsidRPr="00162DCB">
        <w:tab/>
        <w:t xml:space="preserve">M. J. Paul, P. Indic, W. J. Schwartz, Social forces can impact the circadian clocks of cohabiting hamsters. </w:t>
      </w:r>
      <w:r w:rsidRPr="00162DCB">
        <w:rPr>
          <w:i/>
        </w:rPr>
        <w:t>Proceedings of the Royal Society B-Biological Sciences</w:t>
      </w:r>
      <w:r w:rsidRPr="00162DCB">
        <w:t xml:space="preserve"> </w:t>
      </w:r>
      <w:r w:rsidRPr="00162DCB">
        <w:rPr>
          <w:b/>
        </w:rPr>
        <w:t>281</w:t>
      </w:r>
      <w:r w:rsidRPr="00162DCB">
        <w:t>,  (2014).</w:t>
      </w:r>
    </w:p>
    <w:p w14:paraId="6732A6AB" w14:textId="77777777" w:rsidR="00162DCB" w:rsidRPr="00162DCB" w:rsidRDefault="00162DCB" w:rsidP="00162DCB">
      <w:pPr>
        <w:pStyle w:val="EndNoteBibliography"/>
        <w:spacing w:after="0"/>
        <w:ind w:left="720" w:hanging="720"/>
      </w:pPr>
      <w:r w:rsidRPr="00162DCB">
        <w:t>31.</w:t>
      </w:r>
      <w:r w:rsidRPr="00162DCB">
        <w:tab/>
        <w:t xml:space="preserve">F. B. Goncalves, B. S. B. Goncalves, J. S. Cavalcante, C. V. M. Azevedo, Aging-related changes on social synchronization of circadian activity rhythm in a diurnal primate (Callithrix jacchus). </w:t>
      </w:r>
      <w:r w:rsidRPr="00162DCB">
        <w:rPr>
          <w:i/>
        </w:rPr>
        <w:t>Chronobiology International</w:t>
      </w:r>
      <w:r w:rsidRPr="00162DCB">
        <w:t xml:space="preserve"> </w:t>
      </w:r>
      <w:r w:rsidRPr="00162DCB">
        <w:rPr>
          <w:b/>
        </w:rPr>
        <w:t>37</w:t>
      </w:r>
      <w:r w:rsidRPr="00162DCB">
        <w:t>, 980-992 (2020).</w:t>
      </w:r>
    </w:p>
    <w:p w14:paraId="7656B8CD" w14:textId="77777777" w:rsidR="00162DCB" w:rsidRPr="00162DCB" w:rsidRDefault="00162DCB" w:rsidP="00162DCB">
      <w:pPr>
        <w:pStyle w:val="EndNoteBibliography"/>
        <w:ind w:left="720" w:hanging="720"/>
      </w:pPr>
      <w:r w:rsidRPr="00162DCB">
        <w:t>32.</w:t>
      </w:r>
      <w:r w:rsidRPr="00162DCB">
        <w:tab/>
        <w:t xml:space="preserve">Y. Ping, L. Z. Shao, M. Z. Li, L. N. Yang, J. X. Zhang, Contribution of Social Influences through Superposition of Visual and Olfactory Inputs to Circadian Re-entrainment. </w:t>
      </w:r>
      <w:r w:rsidRPr="00162DCB">
        <w:rPr>
          <w:i/>
        </w:rPr>
        <w:t>Iscience</w:t>
      </w:r>
      <w:r w:rsidRPr="00162DCB">
        <w:t xml:space="preserve"> </w:t>
      </w:r>
      <w:r w:rsidRPr="00162DCB">
        <w:rPr>
          <w:b/>
        </w:rPr>
        <w:t>23</w:t>
      </w:r>
      <w:r w:rsidRPr="00162DCB">
        <w:t>,  (2020).</w:t>
      </w:r>
    </w:p>
    <w:p w14:paraId="3C802561" w14:textId="1D30DB38"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1F42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nny Q Ouyang" w:date="2024-03-13T09:39:00Z" w:initials="JO">
    <w:p w14:paraId="7B1335FE" w14:textId="77777777" w:rsidR="00903FDF" w:rsidRDefault="00903FDF" w:rsidP="00903FDF">
      <w:pPr>
        <w:pStyle w:val="CommentText"/>
      </w:pPr>
      <w:r>
        <w:rPr>
          <w:rStyle w:val="CommentReference"/>
        </w:rPr>
        <w:annotationRef/>
      </w:r>
      <w:r>
        <w:t>I like the new title</w:t>
      </w:r>
    </w:p>
    <w:p w14:paraId="2B0B46FD" w14:textId="77777777" w:rsidR="00903FDF" w:rsidRDefault="00903FDF" w:rsidP="00903FDF">
      <w:pPr>
        <w:pStyle w:val="CommentText"/>
      </w:pPr>
    </w:p>
    <w:p w14:paraId="6AAF192C" w14:textId="77777777" w:rsidR="00903FDF" w:rsidRDefault="00903FDF" w:rsidP="00903FDF">
      <w:pPr>
        <w:pStyle w:val="CommentText"/>
      </w:pPr>
      <w:r>
        <w:t>I would try a for a presubmission inquiry for currently biology and when it gets closer and ready to go, as your committee may comment on it as well, I can send you a sample of what that looks like.</w:t>
      </w:r>
    </w:p>
    <w:p w14:paraId="5A658ED7" w14:textId="77777777" w:rsidR="00903FDF" w:rsidRDefault="00903FDF" w:rsidP="00903FDF">
      <w:pPr>
        <w:pStyle w:val="CommentText"/>
      </w:pPr>
    </w:p>
    <w:p w14:paraId="0525B07D" w14:textId="77777777" w:rsidR="00903FDF" w:rsidRDefault="00903FDF" w:rsidP="00903FDF">
      <w:pPr>
        <w:pStyle w:val="CommentText"/>
      </w:pPr>
      <w:r>
        <w:t>My thoughts are and we can also discuss with yong:</w:t>
      </w:r>
    </w:p>
    <w:p w14:paraId="11F071D9" w14:textId="77777777" w:rsidR="00903FDF" w:rsidRDefault="00903FDF" w:rsidP="00903FDF">
      <w:pPr>
        <w:pStyle w:val="CommentText"/>
      </w:pPr>
    </w:p>
    <w:p w14:paraId="504C3B6B" w14:textId="77777777" w:rsidR="00903FDF" w:rsidRDefault="00903FDF" w:rsidP="00903FDF">
      <w:pPr>
        <w:pStyle w:val="CommentText"/>
      </w:pPr>
      <w:r>
        <w:t>Current Biology</w:t>
      </w:r>
    </w:p>
    <w:p w14:paraId="17904A72" w14:textId="77777777" w:rsidR="00903FDF" w:rsidRDefault="00903FDF" w:rsidP="00903FDF">
      <w:pPr>
        <w:pStyle w:val="CommentText"/>
      </w:pPr>
      <w:r>
        <w:t>Plos Biology</w:t>
      </w:r>
    </w:p>
    <w:p w14:paraId="1584B156" w14:textId="77777777" w:rsidR="00903FDF" w:rsidRDefault="00903FDF" w:rsidP="00903FDF">
      <w:pPr>
        <w:pStyle w:val="CommentText"/>
      </w:pPr>
      <w:r>
        <w:t>Proceedings B</w:t>
      </w:r>
    </w:p>
    <w:p w14:paraId="3A980E3A" w14:textId="77777777" w:rsidR="00903FDF" w:rsidRDefault="00903FDF" w:rsidP="00903FDF">
      <w:pPr>
        <w:pStyle w:val="CommentText"/>
      </w:pPr>
      <w:r>
        <w:t>Biol Letteres</w:t>
      </w:r>
    </w:p>
  </w:comment>
  <w:comment w:id="1" w:author="勇 张" w:date="2024-06-11T20:34:00Z" w:initials="勇张">
    <w:p w14:paraId="6CE0A7B1" w14:textId="77777777" w:rsidR="007B6A5B" w:rsidRDefault="007B6A5B" w:rsidP="007B6A5B">
      <w:r>
        <w:rPr>
          <w:rStyle w:val="CommentReference"/>
        </w:rPr>
        <w:annotationRef/>
      </w:r>
      <w:r>
        <w:rPr>
          <w:color w:val="000000"/>
          <w:sz w:val="20"/>
          <w:szCs w:val="20"/>
        </w:rPr>
        <w:t xml:space="preserve">The choices look good to me. </w:t>
      </w:r>
    </w:p>
  </w:comment>
  <w:comment w:id="2" w:author="勇 张" w:date="2024-06-12T08:26:00Z" w:initials="勇张">
    <w:p w14:paraId="3725DAB3" w14:textId="465F09AF" w:rsidR="000C6072" w:rsidRDefault="000C6072" w:rsidP="000C6072">
      <w:r>
        <w:rPr>
          <w:rStyle w:val="CommentReference"/>
        </w:rPr>
        <w:annotationRef/>
      </w:r>
      <w:r>
        <w:rPr>
          <w:color w:val="000000"/>
          <w:sz w:val="20"/>
          <w:szCs w:val="20"/>
        </w:rPr>
        <w:t>I feel like this is not the main focus of this introduction and paper. It seems a bit weird for me to put this sentence here.</w:t>
      </w:r>
    </w:p>
  </w:comment>
  <w:comment w:id="3" w:author="Cassandra Hui" w:date="2024-06-20T08:23:00Z" w:initials="CH">
    <w:p w14:paraId="6075B321" w14:textId="77777777" w:rsidR="00636E8F" w:rsidRDefault="00636E8F" w:rsidP="00636E8F">
      <w:pPr>
        <w:pStyle w:val="CommentText"/>
      </w:pPr>
      <w:r>
        <w:rPr>
          <w:rStyle w:val="CommentReference"/>
        </w:rPr>
        <w:annotationRef/>
      </w:r>
      <w:r>
        <w:t xml:space="preserve">We talked a lot about adding melatonin into the intro, I am unsure the best way to change this. </w:t>
      </w:r>
    </w:p>
  </w:comment>
  <w:comment w:id="4" w:author="Jenny Q Ouyang" w:date="2024-06-20T23:59:00Z" w:initials="JO">
    <w:p w14:paraId="34D8B311" w14:textId="77777777" w:rsidR="000D7C9E" w:rsidRDefault="000D7C9E" w:rsidP="000D7C9E">
      <w:pPr>
        <w:pStyle w:val="CommentText"/>
      </w:pPr>
      <w:r>
        <w:rPr>
          <w:rStyle w:val="CommentReference"/>
        </w:rPr>
        <w:annotationRef/>
      </w:r>
      <w:r>
        <w:t>Now that I read it again, I do think the last sentence is out of place. I tried to edit. What do you think?</w:t>
      </w:r>
    </w:p>
  </w:comment>
  <w:comment w:id="5" w:author="Jenny Q Ouyang" w:date="2024-05-13T10:38:00Z" w:initials="JO">
    <w:p w14:paraId="1E69F77B" w14:textId="3EB0714C" w:rsidR="005622EB" w:rsidRDefault="005622EB" w:rsidP="005622EB">
      <w:pPr>
        <w:pStyle w:val="CommentText"/>
      </w:pPr>
      <w:r>
        <w:rPr>
          <w:rStyle w:val="CommentReference"/>
        </w:rPr>
        <w:annotationRef/>
      </w:r>
      <w:r>
        <w:t>There are many studies out there that have found contrary findings with respect to melatonin. I would say something like: the effects of ALAN on melatonin are varied, depending on light intensity, species, …. (cite the articles)</w:t>
      </w:r>
    </w:p>
    <w:p w14:paraId="6247F3DC" w14:textId="77777777" w:rsidR="005622EB" w:rsidRDefault="005622EB" w:rsidP="005622EB">
      <w:pPr>
        <w:pStyle w:val="CommentText"/>
      </w:pPr>
    </w:p>
    <w:p w14:paraId="7D633861" w14:textId="77777777" w:rsidR="005622EB" w:rsidRDefault="005622EB" w:rsidP="005622EB">
      <w:pPr>
        <w:pStyle w:val="CommentText"/>
      </w:pPr>
    </w:p>
    <w:p w14:paraId="6276CBEF" w14:textId="77777777" w:rsidR="005622EB" w:rsidRDefault="005622EB" w:rsidP="005622EB">
      <w:pPr>
        <w:pStyle w:val="CommentText"/>
      </w:pPr>
      <w:r>
        <w:t>I would also combine melatonin with the other paragraph with a transition that states:</w:t>
      </w:r>
    </w:p>
    <w:p w14:paraId="027A82D8" w14:textId="77777777" w:rsidR="005622EB" w:rsidRDefault="005622EB" w:rsidP="005622EB">
      <w:pPr>
        <w:pStyle w:val="CommentText"/>
      </w:pPr>
    </w:p>
    <w:p w14:paraId="219B7A6F" w14:textId="77777777" w:rsidR="005622EB" w:rsidRDefault="005622EB" w:rsidP="005622EB">
      <w:pPr>
        <w:pStyle w:val="CommentText"/>
      </w:pPr>
      <w:r>
        <w:t>Melatonin, a hormone produced by the pineal…, is the downstream manifestation (maybe pick a diff word) of the central clock.</w:t>
      </w:r>
    </w:p>
  </w:comment>
  <w:comment w:id="6" w:author="Cassandra Hui" w:date="2024-05-27T13:05:00Z" w:initials="CH">
    <w:p w14:paraId="4D33FFDC" w14:textId="77777777" w:rsidR="0089784F" w:rsidRDefault="0089784F" w:rsidP="0089784F">
      <w:pPr>
        <w:pStyle w:val="CommentText"/>
      </w:pPr>
      <w:r>
        <w:rPr>
          <w:rStyle w:val="CommentReference"/>
        </w:rPr>
        <w:annotationRef/>
      </w:r>
      <w:r>
        <w:t xml:space="preserve">I really don’t feel like these paragraphs go together, the first is on melatonin and the second is social context. </w:t>
      </w:r>
    </w:p>
  </w:comment>
  <w:comment w:id="7" w:author="Jenny Q Ouyang" w:date="2024-05-28T00:49:00Z" w:initials="JO">
    <w:p w14:paraId="67471888" w14:textId="77777777" w:rsidR="00CC480C" w:rsidRDefault="00CC480C" w:rsidP="00CC480C">
      <w:pPr>
        <w:pStyle w:val="CommentText"/>
      </w:pPr>
      <w:r>
        <w:rPr>
          <w:rStyle w:val="CommentReference"/>
        </w:rPr>
        <w:annotationRef/>
      </w:r>
      <w:r>
        <w:t>Ok, then we can leave it, if you think a transition is unnecessary b/t two paragraphs</w:t>
      </w:r>
    </w:p>
  </w:comment>
  <w:comment w:id="18" w:author="Jenny Q Ouyang" w:date="2024-06-21T00:04:00Z" w:initials="JO">
    <w:p w14:paraId="19775512" w14:textId="77777777" w:rsidR="00C83861" w:rsidRDefault="00C83861" w:rsidP="00C83861">
      <w:pPr>
        <w:pStyle w:val="CommentText"/>
      </w:pPr>
      <w:r>
        <w:rPr>
          <w:rStyle w:val="CommentReference"/>
        </w:rPr>
        <w:annotationRef/>
      </w:r>
      <w:r>
        <w:t>I found two articles we should probably cite in some context. I especially like the “review” in prsb (read it through, lmk what you think?)</w:t>
      </w:r>
    </w:p>
    <w:p w14:paraId="12075BB3" w14:textId="77777777" w:rsidR="00C83861" w:rsidRDefault="00C83861" w:rsidP="00C83861">
      <w:pPr>
        <w:pStyle w:val="CommentText"/>
      </w:pPr>
    </w:p>
    <w:p w14:paraId="3F55926E" w14:textId="77777777" w:rsidR="00C83861" w:rsidRDefault="00000000" w:rsidP="00C83861">
      <w:pPr>
        <w:pStyle w:val="CommentText"/>
      </w:pPr>
      <w:hyperlink r:id="rId1" w:history="1">
        <w:r w:rsidR="00C83861" w:rsidRPr="00631D36">
          <w:rPr>
            <w:rStyle w:val="Hyperlink"/>
          </w:rPr>
          <w:t>https://royalsocietypublishing.org/doi/full/10.1098/rspb.2013.0035</w:t>
        </w:r>
      </w:hyperlink>
    </w:p>
    <w:p w14:paraId="50DF6CD6" w14:textId="77777777" w:rsidR="00C83861" w:rsidRDefault="00C83861" w:rsidP="00C83861">
      <w:pPr>
        <w:pStyle w:val="CommentText"/>
      </w:pPr>
    </w:p>
    <w:p w14:paraId="2E323EF2" w14:textId="77777777" w:rsidR="00C83861" w:rsidRDefault="00000000" w:rsidP="00C83861">
      <w:pPr>
        <w:pStyle w:val="CommentText"/>
      </w:pPr>
      <w:hyperlink r:id="rId2" w:history="1">
        <w:r w:rsidR="00C83861" w:rsidRPr="00631D36">
          <w:rPr>
            <w:rStyle w:val="Hyperlink"/>
          </w:rPr>
          <w:t>https://www.sciencedirect.com/science/article/abs/pii/S0031938411005154</w:t>
        </w:r>
      </w:hyperlink>
    </w:p>
  </w:comment>
  <w:comment w:id="28" w:author="勇 张" w:date="2024-06-12T08:29:00Z" w:initials="勇张">
    <w:p w14:paraId="143C6E99" w14:textId="77777777" w:rsidR="000C6072" w:rsidRDefault="000C6072" w:rsidP="000C6072">
      <w:r>
        <w:rPr>
          <w:rStyle w:val="CommentReference"/>
        </w:rPr>
        <w:annotationRef/>
      </w:r>
      <w:r>
        <w:rPr>
          <w:color w:val="000000"/>
          <w:sz w:val="20"/>
          <w:szCs w:val="20"/>
        </w:rPr>
        <w:t>Personally I don’t like this type of results presentation. I feel like that we should directly write the results here not just “activity” or “melatonin”</w:t>
      </w:r>
    </w:p>
  </w:comment>
  <w:comment w:id="30" w:author="Jenny Q Ouyang" w:date="2024-05-13T10:47:00Z" w:initials="JO">
    <w:p w14:paraId="59B894F6" w14:textId="2FDAED19" w:rsidR="00187858" w:rsidRDefault="00187858" w:rsidP="00187858">
      <w:pPr>
        <w:pStyle w:val="CommentText"/>
      </w:pPr>
      <w:r>
        <w:rPr>
          <w:rStyle w:val="CommentReference"/>
        </w:rPr>
        <w:annotationRef/>
      </w:r>
      <w:r>
        <w:t>Is this the welch T -test? Then shouldn’t it be a t statistic? I don’t understand what diff is.</w:t>
      </w:r>
    </w:p>
  </w:comment>
  <w:comment w:id="31" w:author="Cassandra Hui" w:date="2024-05-24T14:34:00Z" w:initials="CH">
    <w:p w14:paraId="4052E711" w14:textId="77777777" w:rsidR="001519DB" w:rsidRDefault="001519DB" w:rsidP="001519DB">
      <w:pPr>
        <w:pStyle w:val="CommentText"/>
      </w:pPr>
      <w:r>
        <w:rPr>
          <w:rStyle w:val="CommentReference"/>
        </w:rPr>
        <w:annotationRef/>
      </w:r>
      <w:r>
        <w:t>This was ANOVA with Tukey post hoc, I guess the proper way to report the difference of means is with M</w:t>
      </w:r>
    </w:p>
  </w:comment>
  <w:comment w:id="32" w:author="Jenny Q Ouyang" w:date="2024-05-28T01:00:00Z" w:initials="JO">
    <w:p w14:paraId="39E825B1" w14:textId="77777777" w:rsidR="008C476F" w:rsidRDefault="008C476F" w:rsidP="008C476F">
      <w:pPr>
        <w:pStyle w:val="CommentText"/>
      </w:pPr>
      <w:r>
        <w:rPr>
          <w:rStyle w:val="CommentReference"/>
        </w:rPr>
        <w:annotationRef/>
      </w:r>
      <w:r>
        <w:t>I’ve never heard of M? If it’s with tukey posthoc anova, then it should be a F statistic?</w:t>
      </w:r>
    </w:p>
  </w:comment>
  <w:comment w:id="33" w:author="Cassandra Hui" w:date="2024-05-31T12:41:00Z" w:initials="CH">
    <w:p w14:paraId="0CAA51A6" w14:textId="77777777" w:rsidR="008905FE" w:rsidRDefault="008905FE" w:rsidP="008905FE">
      <w:pPr>
        <w:pStyle w:val="CommentText"/>
      </w:pPr>
      <w:r>
        <w:rPr>
          <w:rStyle w:val="CommentReference"/>
        </w:rPr>
        <w:annotationRef/>
      </w:r>
      <w:r>
        <w:t>The results come back as “diff” for difference of mean, so Isolated birds have a mean activity onset 65 minutes after the ALAN isolated birds’ mean. Google says to report it like this. Yong do you know the correct way?</w:t>
      </w:r>
    </w:p>
  </w:comment>
  <w:comment w:id="34" w:author="Jenny Q Ouyang" w:date="2024-06-21T00:17:00Z" w:initials="JO">
    <w:p w14:paraId="54D78B9C" w14:textId="77777777" w:rsidR="00C73781" w:rsidRDefault="00C73781" w:rsidP="00C73781">
      <w:pPr>
        <w:pStyle w:val="CommentText"/>
      </w:pPr>
      <w:r>
        <w:rPr>
          <w:rStyle w:val="CommentReference"/>
        </w:rPr>
        <w:annotationRef/>
      </w:r>
      <w:r>
        <w:t>I see, M is usually mean in statistics, so this is saying the M difference. Maybe put in parentheses (diff) for the first time M appears.</w:t>
      </w:r>
    </w:p>
  </w:comment>
  <w:comment w:id="29" w:author="Jenny Q Ouyang" w:date="2024-03-13T10:20:00Z" w:initials="JO">
    <w:p w14:paraId="4BFD4A4E" w14:textId="5DFA8B58" w:rsidR="006054B1" w:rsidRDefault="006054B1" w:rsidP="006054B1">
      <w:pPr>
        <w:pStyle w:val="CommentText"/>
      </w:pPr>
      <w:r>
        <w:rPr>
          <w:rStyle w:val="CommentReference"/>
        </w:rPr>
        <w:annotationRef/>
      </w:r>
      <w:r>
        <w:t>You need some test statistics here in addition to pvalues. If it was a model, then estimates, SE, and df please.</w:t>
      </w:r>
    </w:p>
  </w:comment>
  <w:comment w:id="35" w:author="Jenny Q Ouyang" w:date="2024-05-13T10:48:00Z" w:initials="JO">
    <w:p w14:paraId="16B68D88" w14:textId="77777777" w:rsidR="00187858" w:rsidRDefault="00187858" w:rsidP="00187858">
      <w:pPr>
        <w:pStyle w:val="CommentText"/>
      </w:pPr>
      <w:r>
        <w:rPr>
          <w:rStyle w:val="CommentReference"/>
        </w:rPr>
        <w:annotationRef/>
      </w:r>
      <w:r>
        <w:t>Not sure if it can fit but y-axis should say (min)</w:t>
      </w:r>
    </w:p>
  </w:comment>
  <w:comment w:id="36" w:author="Cassandra Hui" w:date="2024-05-24T14:38:00Z" w:initials="CH">
    <w:p w14:paraId="6FB39B2C" w14:textId="77777777" w:rsidR="0008314E" w:rsidRDefault="0008314E" w:rsidP="0008314E">
      <w:pPr>
        <w:pStyle w:val="CommentText"/>
      </w:pPr>
      <w:r>
        <w:rPr>
          <w:rStyle w:val="CommentReference"/>
        </w:rPr>
        <w:annotationRef/>
      </w:r>
      <w:r>
        <w:t xml:space="preserve">If min is for minute that’s not correct. The time is on the x axis, and the y axis is mean number of hops per minute. I could change the y axis label to say Average Activity or Mean number of hops per minute. </w:t>
      </w:r>
    </w:p>
  </w:comment>
  <w:comment w:id="37" w:author="Jenny Q Ouyang" w:date="2024-05-28T01:03:00Z" w:initials="JO">
    <w:p w14:paraId="76E3494D" w14:textId="77777777" w:rsidR="008C476F" w:rsidRDefault="008C476F" w:rsidP="008C476F">
      <w:pPr>
        <w:pStyle w:val="CommentText"/>
      </w:pPr>
      <w:r>
        <w:rPr>
          <w:rStyle w:val="CommentReference"/>
        </w:rPr>
        <w:annotationRef/>
      </w:r>
      <w:r>
        <w:t>I’m actually not understanding the y-axis now. If it’s a proportion, shouldn’t it vary between 0 and 1? Could you explain this to me a bit more.</w:t>
      </w:r>
    </w:p>
  </w:comment>
  <w:comment w:id="38" w:author="Cassandra Hui" w:date="2024-05-31T12:45:00Z" w:initials="CH">
    <w:p w14:paraId="063B8A1F" w14:textId="77777777" w:rsidR="008905FE" w:rsidRDefault="008905FE" w:rsidP="008905FE">
      <w:pPr>
        <w:pStyle w:val="CommentText"/>
      </w:pPr>
      <w:r>
        <w:rPr>
          <w:rStyle w:val="CommentReference"/>
        </w:rPr>
        <w:annotationRef/>
      </w:r>
      <w:r>
        <w:t xml:space="preserve">Yes, I do not think it is technically a proportion, so I should relabel. It is the average hops per minute (by the hour) over the entire experimental period. So the social ALAN birds average hops per minute for every minute of 10 AM throughout the 10 experimental days are 6 hops. </w:t>
      </w:r>
    </w:p>
  </w:comment>
  <w:comment w:id="39" w:author="勇 张" w:date="2024-06-11T21:37:00Z" w:initials="勇张">
    <w:p w14:paraId="33CFAF83" w14:textId="77777777" w:rsidR="007B6A5B" w:rsidRDefault="007B6A5B" w:rsidP="007B6A5B">
      <w:r>
        <w:rPr>
          <w:rStyle w:val="CommentReference"/>
        </w:rPr>
        <w:annotationRef/>
      </w:r>
      <w:r>
        <w:rPr>
          <w:color w:val="000000"/>
          <w:sz w:val="20"/>
          <w:szCs w:val="20"/>
        </w:rPr>
        <w:t>So it represents more like “relative activity per bird”?</w:t>
      </w:r>
    </w:p>
  </w:comment>
  <w:comment w:id="40" w:author="勇 张" w:date="2024-06-11T21:37:00Z" w:initials="勇张">
    <w:p w14:paraId="74412CAB" w14:textId="77777777" w:rsidR="007B6A5B" w:rsidRDefault="007B6A5B" w:rsidP="007B6A5B">
      <w:r>
        <w:rPr>
          <w:rStyle w:val="CommentReference"/>
        </w:rPr>
        <w:annotationRef/>
      </w:r>
      <w:r>
        <w:rPr>
          <w:color w:val="000000"/>
          <w:sz w:val="20"/>
          <w:szCs w:val="20"/>
        </w:rPr>
        <w:t>The word legend in the figure is too small. Should be a bit bigger.</w:t>
      </w:r>
    </w:p>
  </w:comment>
  <w:comment w:id="41" w:author="Jenny Q Ouyang" w:date="2024-05-28T01:01:00Z" w:initials="JO">
    <w:p w14:paraId="7A194CD3" w14:textId="6EB9B89B" w:rsidR="008C476F" w:rsidRDefault="008C476F" w:rsidP="008C476F">
      <w:pPr>
        <w:pStyle w:val="CommentText"/>
      </w:pPr>
      <w:r>
        <w:rPr>
          <w:rStyle w:val="CommentReference"/>
        </w:rPr>
        <w:annotationRef/>
      </w:r>
      <w:r>
        <w:t>If there is mean, shouldn’t there be error bars like B? Or it makes it too messy?</w:t>
      </w:r>
    </w:p>
  </w:comment>
  <w:comment w:id="42" w:author="Cassandra Hui" w:date="2024-05-31T12:48:00Z" w:initials="CH">
    <w:p w14:paraId="227032D3" w14:textId="77777777" w:rsidR="00162DCB" w:rsidRDefault="00162DCB" w:rsidP="00162DCB">
      <w:pPr>
        <w:pStyle w:val="CommentText"/>
      </w:pPr>
      <w:r>
        <w:rPr>
          <w:rStyle w:val="CommentReference"/>
        </w:rPr>
        <w:annotationRef/>
      </w:r>
      <w:r>
        <w:t xml:space="preserve">There are error bars, they are just so small because it is the average over every minute of the hour for  several days ( lots of data, so small error bars). You can see small error bars on the black squares, especially at hour 10 and 11. I can make a different image if you don’t like it. I was just copying from Dominoni’s paper and I think it shows the data well. </w:t>
      </w:r>
    </w:p>
  </w:comment>
  <w:comment w:id="43" w:author="勇 张" w:date="2024-06-11T21:38:00Z" w:initials="勇张">
    <w:p w14:paraId="662E8C47" w14:textId="77777777" w:rsidR="007B6A5B" w:rsidRDefault="007B6A5B" w:rsidP="007B6A5B">
      <w:r>
        <w:rPr>
          <w:rStyle w:val="CommentReference"/>
        </w:rPr>
        <w:annotationRef/>
      </w:r>
      <w:r>
        <w:rPr>
          <w:color w:val="000000"/>
          <w:sz w:val="20"/>
          <w:szCs w:val="20"/>
        </w:rPr>
        <w:t>This panel is a bit hard to understand. I had a hard time to get the offset, onset differences among groups</w:t>
      </w:r>
    </w:p>
  </w:comment>
  <w:comment w:id="44" w:author="Jenny Q Ouyang" w:date="2024-06-21T00:20:00Z" w:initials="JO">
    <w:p w14:paraId="338A4FAE" w14:textId="77777777" w:rsidR="00C73781" w:rsidRDefault="00C73781" w:rsidP="00C73781">
      <w:pPr>
        <w:pStyle w:val="CommentText"/>
      </w:pPr>
      <w:r>
        <w:rPr>
          <w:rStyle w:val="CommentReference"/>
        </w:rPr>
        <w:annotationRef/>
      </w:r>
      <w:r>
        <w:t>Sorry if this is hard to do, but I think onset should be first then offset? But maybe it doesn’t matter too much. Tried to explain in legend more.</w:t>
      </w:r>
    </w:p>
  </w:comment>
  <w:comment w:id="57" w:author="Jenny Q Ouyang" w:date="2024-05-13T11:01:00Z" w:initials="JO">
    <w:p w14:paraId="336DF719" w14:textId="6BF8A71F" w:rsidR="00E14B0E" w:rsidRDefault="00E14B0E" w:rsidP="00E14B0E">
      <w:pPr>
        <w:pStyle w:val="CommentText"/>
      </w:pPr>
      <w:r>
        <w:rPr>
          <w:rStyle w:val="CommentReference"/>
        </w:rPr>
        <w:annotationRef/>
      </w:r>
      <w:r>
        <w:t>Depending on reorganization, I think this needs more discussion. Has this been found? In birds in other taxa? What does it mean?</w:t>
      </w:r>
    </w:p>
  </w:comment>
  <w:comment w:id="58" w:author="Cassandra Hui" w:date="2024-05-27T13:57:00Z" w:initials="CH">
    <w:p w14:paraId="2D7605DE" w14:textId="77777777" w:rsidR="00AF70BA" w:rsidRDefault="00AF70BA" w:rsidP="00AF70BA">
      <w:pPr>
        <w:pStyle w:val="CommentText"/>
      </w:pPr>
      <w:r>
        <w:rPr>
          <w:rStyle w:val="CommentReference"/>
        </w:rPr>
        <w:annotationRef/>
      </w:r>
      <w:r>
        <w:t xml:space="preserve">Referring to organization, I like the way it is now. I only have one sentence to say about behavior and then I talk about gene expression. It seems like it would be really broken up to me to insert melatonin before discussing the link between activity and genes. </w:t>
      </w:r>
      <w:r>
        <w:br/>
      </w:r>
      <w:r>
        <w:br/>
        <w:t xml:space="preserve">Also, I added more about the link. In Dominoni’s paper he said that showing the link between bmal and activity onset was novel. So as far as I know we are the second ones to show it. </w:t>
      </w:r>
    </w:p>
  </w:comment>
  <w:comment w:id="59" w:author="Jenny Q Ouyang" w:date="2024-05-28T01:06:00Z" w:initials="JO">
    <w:p w14:paraId="1BAE53CC" w14:textId="77777777" w:rsidR="006D082D" w:rsidRDefault="006D082D" w:rsidP="006D082D">
      <w:pPr>
        <w:pStyle w:val="CommentText"/>
      </w:pPr>
      <w:r>
        <w:rPr>
          <w:rStyle w:val="CommentReference"/>
        </w:rPr>
        <w:annotationRef/>
      </w:r>
      <w:r>
        <w:t>But you did do a literature search just to make sure?</w:t>
      </w:r>
    </w:p>
  </w:comment>
  <w:comment w:id="60" w:author="Cassandra Hui" w:date="2024-05-31T12:51:00Z" w:initials="CH">
    <w:p w14:paraId="0EDC16AC" w14:textId="77777777" w:rsidR="00162DCB" w:rsidRDefault="00162DCB" w:rsidP="00162DCB">
      <w:pPr>
        <w:pStyle w:val="CommentText"/>
      </w:pPr>
      <w:r>
        <w:rPr>
          <w:rStyle w:val="CommentReference"/>
        </w:rPr>
        <w:annotationRef/>
      </w:r>
      <w:r>
        <w:t xml:space="preserve">Yes, I cannot find any other paper that talks about this and I looked at papers referencing his paper (in case there is a new one) and don’t see anything. </w:t>
      </w:r>
    </w:p>
  </w:comment>
  <w:comment w:id="61" w:author="Jenny Q Ouyang" w:date="2024-03-13T10:31:00Z" w:initials="JO">
    <w:p w14:paraId="69131A09" w14:textId="4869C80E" w:rsidR="00CE03ED" w:rsidRDefault="00CE03ED" w:rsidP="00CE03ED">
      <w:pPr>
        <w:pStyle w:val="CommentText"/>
      </w:pPr>
      <w:r>
        <w:rPr>
          <w:rStyle w:val="CommentReference"/>
        </w:rPr>
        <w:annotationRef/>
      </w:r>
      <w:r>
        <w:t>Again, what does this mean? Is there any evidence of fitness consequences due to desynchronization or synchronization?</w:t>
      </w:r>
    </w:p>
  </w:comment>
  <w:comment w:id="62" w:author="Cassandra Hui" w:date="2024-03-13T12:28:00Z" w:initials="CH">
    <w:p w14:paraId="73A65A3A" w14:textId="77777777" w:rsidR="003F2AEB" w:rsidRDefault="003F2AEB" w:rsidP="003F2AEB">
      <w:pPr>
        <w:pStyle w:val="CommentText"/>
      </w:pPr>
      <w:r>
        <w:rPr>
          <w:rStyle w:val="CommentReference"/>
        </w:rPr>
        <w:annotationRef/>
      </w:r>
      <w:r>
        <w:t xml:space="preserve">I cannot find anything about the alignment of genes within in tissue, but at the beginning of the paragraph I cited that misalignment between core and peripheral causes diseases. I added more. </w:t>
      </w:r>
    </w:p>
  </w:comment>
  <w:comment w:id="65" w:author="Jenny Q Ouyang" w:date="2024-03-13T10:39:00Z" w:initials="JO">
    <w:p w14:paraId="687A78D4" w14:textId="77777777" w:rsidR="0066230C" w:rsidRDefault="0066230C" w:rsidP="0066230C">
      <w:pPr>
        <w:pStyle w:val="CommentText"/>
      </w:pPr>
      <w:r>
        <w:rPr>
          <w:rStyle w:val="CommentReference"/>
        </w:rPr>
        <w:annotationRef/>
      </w:r>
      <w:r>
        <w:t>I love this idea and could you find any literature supporting it?</w:t>
      </w:r>
    </w:p>
  </w:comment>
  <w:comment w:id="66" w:author="Cassandra Hui" w:date="2024-03-13T12:27:00Z" w:initials="CH">
    <w:p w14:paraId="13687867" w14:textId="77777777" w:rsidR="003F2AEB" w:rsidRDefault="003F2AEB" w:rsidP="003F2AEB">
      <w:pPr>
        <w:pStyle w:val="CommentText"/>
      </w:pPr>
      <w:r>
        <w:rPr>
          <w:rStyle w:val="CommentReference"/>
        </w:rPr>
        <w:annotationRef/>
      </w:r>
      <w:r>
        <w:t xml:space="preserve">That’s the paper with the flies, I have not seen anything else like this, especially in vertebrates. </w:t>
      </w:r>
    </w:p>
  </w:comment>
  <w:comment w:id="69" w:author="Jenny Q Ouyang" w:date="2024-06-21T00:33:00Z" w:initials="JO">
    <w:p w14:paraId="4A9FCC30" w14:textId="77777777" w:rsidR="0033002E" w:rsidRDefault="0033002E" w:rsidP="0033002E">
      <w:pPr>
        <w:pStyle w:val="CommentText"/>
      </w:pPr>
      <w:r>
        <w:rPr>
          <w:rStyle w:val="CommentReference"/>
        </w:rPr>
        <w:annotationRef/>
      </w:r>
      <w:r>
        <w:t>Just realized that this doesn’t work. As in between social conditions and what? If it’s between social and alan, should be shed light on the complex interplay between social conditions and ALAN expo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980E3A" w15:done="0"/>
  <w15:commentEx w15:paraId="6CE0A7B1" w15:paraIdParent="3A980E3A" w15:done="0"/>
  <w15:commentEx w15:paraId="3725DAB3" w15:done="0"/>
  <w15:commentEx w15:paraId="6075B321" w15:paraIdParent="3725DAB3" w15:done="0"/>
  <w15:commentEx w15:paraId="34D8B311" w15:paraIdParent="3725DAB3" w15:done="0"/>
  <w15:commentEx w15:paraId="219B7A6F" w15:done="1"/>
  <w15:commentEx w15:paraId="4D33FFDC" w15:paraIdParent="219B7A6F" w15:done="1"/>
  <w15:commentEx w15:paraId="67471888" w15:paraIdParent="219B7A6F" w15:done="1"/>
  <w15:commentEx w15:paraId="2E323EF2" w15:done="0"/>
  <w15:commentEx w15:paraId="143C6E99" w15:done="0"/>
  <w15:commentEx w15:paraId="59B894F6" w15:done="0"/>
  <w15:commentEx w15:paraId="4052E711" w15:paraIdParent="59B894F6" w15:done="0"/>
  <w15:commentEx w15:paraId="39E825B1" w15:paraIdParent="59B894F6" w15:done="0"/>
  <w15:commentEx w15:paraId="0CAA51A6" w15:paraIdParent="59B894F6" w15:done="0"/>
  <w15:commentEx w15:paraId="54D78B9C" w15:paraIdParent="59B894F6" w15:done="0"/>
  <w15:commentEx w15:paraId="4BFD4A4E" w15:done="1"/>
  <w15:commentEx w15:paraId="16B68D88" w15:done="0"/>
  <w15:commentEx w15:paraId="6FB39B2C" w15:paraIdParent="16B68D88" w15:done="0"/>
  <w15:commentEx w15:paraId="76E3494D" w15:paraIdParent="16B68D88" w15:done="0"/>
  <w15:commentEx w15:paraId="063B8A1F" w15:paraIdParent="16B68D88" w15:done="0"/>
  <w15:commentEx w15:paraId="33CFAF83" w15:paraIdParent="16B68D88" w15:done="0"/>
  <w15:commentEx w15:paraId="74412CAB" w15:done="0"/>
  <w15:commentEx w15:paraId="7A194CD3" w15:done="1"/>
  <w15:commentEx w15:paraId="227032D3" w15:paraIdParent="7A194CD3" w15:done="1"/>
  <w15:commentEx w15:paraId="662E8C47" w15:done="0"/>
  <w15:commentEx w15:paraId="338A4FAE" w15:paraIdParent="662E8C47" w15:done="0"/>
  <w15:commentEx w15:paraId="336DF719" w15:done="1"/>
  <w15:commentEx w15:paraId="2D7605DE" w15:paraIdParent="336DF719" w15:done="1"/>
  <w15:commentEx w15:paraId="1BAE53CC" w15:paraIdParent="336DF719" w15:done="1"/>
  <w15:commentEx w15:paraId="0EDC16AC" w15:paraIdParent="336DF719" w15:done="1"/>
  <w15:commentEx w15:paraId="69131A09" w15:done="1"/>
  <w15:commentEx w15:paraId="73A65A3A" w15:paraIdParent="69131A09" w15:done="1"/>
  <w15:commentEx w15:paraId="687A78D4" w15:done="1"/>
  <w15:commentEx w15:paraId="13687867" w15:paraIdParent="687A78D4" w15:done="1"/>
  <w15:commentEx w15:paraId="4A9FCC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13CFEA" w16cex:dateUtc="2024-03-13T16:39:00Z"/>
  <w16cex:commentExtensible w16cex:durableId="6F788B52" w16cex:dateUtc="2024-06-11T12:34:00Z"/>
  <w16cex:commentExtensible w16cex:durableId="67762120" w16cex:dateUtc="2024-06-12T00:26:00Z"/>
  <w16cex:commentExtensible w16cex:durableId="759A7570" w16cex:dateUtc="2024-06-20T15:23:00Z"/>
  <w16cex:commentExtensible w16cex:durableId="75E8090D" w16cex:dateUtc="2024-06-21T06:59:00Z"/>
  <w16cex:commentExtensible w16cex:durableId="045A0259" w16cex:dateUtc="2024-05-13T17:38:00Z"/>
  <w16cex:commentExtensible w16cex:durableId="0564FB1B" w16cex:dateUtc="2024-05-27T20:05:00Z"/>
  <w16cex:commentExtensible w16cex:durableId="71EC5315" w16cex:dateUtc="2024-05-28T07:49:00Z"/>
  <w16cex:commentExtensible w16cex:durableId="74BBA119" w16cex:dateUtc="2024-06-21T07:04:00Z"/>
  <w16cex:commentExtensible w16cex:durableId="7922B87F" w16cex:dateUtc="2024-06-12T00:29:00Z"/>
  <w16cex:commentExtensible w16cex:durableId="33796504" w16cex:dateUtc="2024-05-13T17:47:00Z"/>
  <w16cex:commentExtensible w16cex:durableId="2A4CC2A1" w16cex:dateUtc="2024-05-24T21:34:00Z"/>
  <w16cex:commentExtensible w16cex:durableId="3184A78D" w16cex:dateUtc="2024-05-28T08:00:00Z"/>
  <w16cex:commentExtensible w16cex:durableId="74509B90" w16cex:dateUtc="2024-05-31T19:41:00Z"/>
  <w16cex:commentExtensible w16cex:durableId="5C31665E" w16cex:dateUtc="2024-06-21T07:17:00Z"/>
  <w16cex:commentExtensible w16cex:durableId="16FFE8F5" w16cex:dateUtc="2024-03-13T17:20:00Z"/>
  <w16cex:commentExtensible w16cex:durableId="17E933A0" w16cex:dateUtc="2024-05-13T17:48:00Z"/>
  <w16cex:commentExtensible w16cex:durableId="678434B2" w16cex:dateUtc="2024-05-24T21:38:00Z"/>
  <w16cex:commentExtensible w16cex:durableId="1C9489AD" w16cex:dateUtc="2024-05-28T08:03:00Z"/>
  <w16cex:commentExtensible w16cex:durableId="68A9FB89" w16cex:dateUtc="2024-05-31T19:45:00Z"/>
  <w16cex:commentExtensible w16cex:durableId="5F075713" w16cex:dateUtc="2024-06-11T13:37:00Z"/>
  <w16cex:commentExtensible w16cex:durableId="48D4EB47" w16cex:dateUtc="2024-06-11T13:37:00Z"/>
  <w16cex:commentExtensible w16cex:durableId="0D9FF4E6" w16cex:dateUtc="2024-05-28T08:01:00Z"/>
  <w16cex:commentExtensible w16cex:durableId="5185C72B" w16cex:dateUtc="2024-05-31T19:48:00Z"/>
  <w16cex:commentExtensible w16cex:durableId="7802C893" w16cex:dateUtc="2024-06-11T13:38:00Z"/>
  <w16cex:commentExtensible w16cex:durableId="01A7B850" w16cex:dateUtc="2024-06-21T07:20:00Z"/>
  <w16cex:commentExtensible w16cex:durableId="60715BAA" w16cex:dateUtc="2024-05-13T18:01:00Z"/>
  <w16cex:commentExtensible w16cex:durableId="5EFAE977" w16cex:dateUtc="2024-05-27T20:57:00Z"/>
  <w16cex:commentExtensible w16cex:durableId="0A6819D0" w16cex:dateUtc="2024-05-28T08:06:00Z"/>
  <w16cex:commentExtensible w16cex:durableId="00F28F9E" w16cex:dateUtc="2024-05-31T19:51:00Z"/>
  <w16cex:commentExtensible w16cex:durableId="4E2A128B" w16cex:dateUtc="2024-03-13T17:31:00Z"/>
  <w16cex:commentExtensible w16cex:durableId="2DD8BC43" w16cex:dateUtc="2024-03-13T19:28:00Z"/>
  <w16cex:commentExtensible w16cex:durableId="0E23863B" w16cex:dateUtc="2024-03-13T17:39:00Z"/>
  <w16cex:commentExtensible w16cex:durableId="1FB5D102" w16cex:dateUtc="2024-03-13T19:27:00Z"/>
  <w16cex:commentExtensible w16cex:durableId="1117E487" w16cex:dateUtc="2024-06-21T0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980E3A" w16cid:durableId="7313CFEA"/>
  <w16cid:commentId w16cid:paraId="6CE0A7B1" w16cid:durableId="6F788B52"/>
  <w16cid:commentId w16cid:paraId="3725DAB3" w16cid:durableId="67762120"/>
  <w16cid:commentId w16cid:paraId="6075B321" w16cid:durableId="759A7570"/>
  <w16cid:commentId w16cid:paraId="34D8B311" w16cid:durableId="75E8090D"/>
  <w16cid:commentId w16cid:paraId="219B7A6F" w16cid:durableId="045A0259"/>
  <w16cid:commentId w16cid:paraId="4D33FFDC" w16cid:durableId="0564FB1B"/>
  <w16cid:commentId w16cid:paraId="67471888" w16cid:durableId="71EC5315"/>
  <w16cid:commentId w16cid:paraId="2E323EF2" w16cid:durableId="74BBA119"/>
  <w16cid:commentId w16cid:paraId="143C6E99" w16cid:durableId="7922B87F"/>
  <w16cid:commentId w16cid:paraId="59B894F6" w16cid:durableId="33796504"/>
  <w16cid:commentId w16cid:paraId="4052E711" w16cid:durableId="2A4CC2A1"/>
  <w16cid:commentId w16cid:paraId="39E825B1" w16cid:durableId="3184A78D"/>
  <w16cid:commentId w16cid:paraId="0CAA51A6" w16cid:durableId="74509B90"/>
  <w16cid:commentId w16cid:paraId="54D78B9C" w16cid:durableId="5C31665E"/>
  <w16cid:commentId w16cid:paraId="4BFD4A4E" w16cid:durableId="16FFE8F5"/>
  <w16cid:commentId w16cid:paraId="16B68D88" w16cid:durableId="17E933A0"/>
  <w16cid:commentId w16cid:paraId="6FB39B2C" w16cid:durableId="678434B2"/>
  <w16cid:commentId w16cid:paraId="76E3494D" w16cid:durableId="1C9489AD"/>
  <w16cid:commentId w16cid:paraId="063B8A1F" w16cid:durableId="68A9FB89"/>
  <w16cid:commentId w16cid:paraId="33CFAF83" w16cid:durableId="5F075713"/>
  <w16cid:commentId w16cid:paraId="74412CAB" w16cid:durableId="48D4EB47"/>
  <w16cid:commentId w16cid:paraId="7A194CD3" w16cid:durableId="0D9FF4E6"/>
  <w16cid:commentId w16cid:paraId="227032D3" w16cid:durableId="5185C72B"/>
  <w16cid:commentId w16cid:paraId="662E8C47" w16cid:durableId="7802C893"/>
  <w16cid:commentId w16cid:paraId="338A4FAE" w16cid:durableId="01A7B850"/>
  <w16cid:commentId w16cid:paraId="336DF719" w16cid:durableId="60715BAA"/>
  <w16cid:commentId w16cid:paraId="2D7605DE" w16cid:durableId="5EFAE977"/>
  <w16cid:commentId w16cid:paraId="1BAE53CC" w16cid:durableId="0A6819D0"/>
  <w16cid:commentId w16cid:paraId="0EDC16AC" w16cid:durableId="00F28F9E"/>
  <w16cid:commentId w16cid:paraId="69131A09" w16cid:durableId="4E2A128B"/>
  <w16cid:commentId w16cid:paraId="73A65A3A" w16cid:durableId="2DD8BC43"/>
  <w16cid:commentId w16cid:paraId="687A78D4" w16cid:durableId="0E23863B"/>
  <w16cid:commentId w16cid:paraId="13687867" w16cid:durableId="1FB5D102"/>
  <w16cid:commentId w16cid:paraId="4A9FCC30" w16cid:durableId="1117E4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159072" w14:textId="77777777" w:rsidR="00315D0C" w:rsidRDefault="00315D0C" w:rsidP="00672D7A">
      <w:pPr>
        <w:spacing w:after="0" w:line="240" w:lineRule="auto"/>
      </w:pPr>
      <w:r>
        <w:separator/>
      </w:r>
    </w:p>
  </w:endnote>
  <w:endnote w:type="continuationSeparator" w:id="0">
    <w:p w14:paraId="02A069F5" w14:textId="77777777" w:rsidR="00315D0C" w:rsidRDefault="00315D0C"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0907E0" w14:textId="77777777" w:rsidR="00315D0C" w:rsidRDefault="00315D0C" w:rsidP="00672D7A">
      <w:pPr>
        <w:spacing w:after="0" w:line="240" w:lineRule="auto"/>
      </w:pPr>
      <w:r>
        <w:separator/>
      </w:r>
    </w:p>
  </w:footnote>
  <w:footnote w:type="continuationSeparator" w:id="0">
    <w:p w14:paraId="29F5CF14" w14:textId="77777777" w:rsidR="00315D0C" w:rsidRDefault="00315D0C"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ny Q Ouyang">
    <w15:presenceInfo w15:providerId="AD" w15:userId="S::jouyang@unr.edu::9a99cac2-8c2b-4d19-bd7f-11d616b8d840"/>
  </w15:person>
  <w15:person w15:author="勇 张">
    <w15:presenceInfo w15:providerId="Windows Live" w15:userId="86261bd6b351944c"/>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B76A3"/>
    <w:rsid w:val="000C1DEB"/>
    <w:rsid w:val="000C6072"/>
    <w:rsid w:val="000D03ED"/>
    <w:rsid w:val="000D1245"/>
    <w:rsid w:val="000D1370"/>
    <w:rsid w:val="000D7C9E"/>
    <w:rsid w:val="00101FD2"/>
    <w:rsid w:val="00111699"/>
    <w:rsid w:val="00111FA5"/>
    <w:rsid w:val="00112A62"/>
    <w:rsid w:val="00114430"/>
    <w:rsid w:val="00127705"/>
    <w:rsid w:val="001402AA"/>
    <w:rsid w:val="00145797"/>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1F1B52"/>
    <w:rsid w:val="001F4216"/>
    <w:rsid w:val="00204613"/>
    <w:rsid w:val="00223A42"/>
    <w:rsid w:val="00234854"/>
    <w:rsid w:val="00244637"/>
    <w:rsid w:val="0024555B"/>
    <w:rsid w:val="00247611"/>
    <w:rsid w:val="00253CF6"/>
    <w:rsid w:val="00254F73"/>
    <w:rsid w:val="0025664D"/>
    <w:rsid w:val="00257B23"/>
    <w:rsid w:val="00284847"/>
    <w:rsid w:val="002914BE"/>
    <w:rsid w:val="00291CBF"/>
    <w:rsid w:val="002942CB"/>
    <w:rsid w:val="002A5BA4"/>
    <w:rsid w:val="002B0DEC"/>
    <w:rsid w:val="002B3FB0"/>
    <w:rsid w:val="002C369F"/>
    <w:rsid w:val="002C6892"/>
    <w:rsid w:val="002D71D9"/>
    <w:rsid w:val="002E49DE"/>
    <w:rsid w:val="00303905"/>
    <w:rsid w:val="00311240"/>
    <w:rsid w:val="00315D0C"/>
    <w:rsid w:val="00316E9C"/>
    <w:rsid w:val="00321CAE"/>
    <w:rsid w:val="00321F95"/>
    <w:rsid w:val="0033002E"/>
    <w:rsid w:val="0033028D"/>
    <w:rsid w:val="00334DE9"/>
    <w:rsid w:val="00341FFC"/>
    <w:rsid w:val="00343701"/>
    <w:rsid w:val="00344A93"/>
    <w:rsid w:val="00361AAF"/>
    <w:rsid w:val="00383365"/>
    <w:rsid w:val="00386ABA"/>
    <w:rsid w:val="00391B38"/>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115DA"/>
    <w:rsid w:val="00411F85"/>
    <w:rsid w:val="004170ED"/>
    <w:rsid w:val="00421A76"/>
    <w:rsid w:val="004235A3"/>
    <w:rsid w:val="00423B56"/>
    <w:rsid w:val="0042471F"/>
    <w:rsid w:val="00427F5E"/>
    <w:rsid w:val="00431E4B"/>
    <w:rsid w:val="00434DC7"/>
    <w:rsid w:val="00440FED"/>
    <w:rsid w:val="00463E60"/>
    <w:rsid w:val="004700F7"/>
    <w:rsid w:val="0047253F"/>
    <w:rsid w:val="004771B4"/>
    <w:rsid w:val="00480D90"/>
    <w:rsid w:val="004861BE"/>
    <w:rsid w:val="00492CD1"/>
    <w:rsid w:val="00492E16"/>
    <w:rsid w:val="00495899"/>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60268A"/>
    <w:rsid w:val="00602A7C"/>
    <w:rsid w:val="006054B1"/>
    <w:rsid w:val="0060743A"/>
    <w:rsid w:val="00610CD7"/>
    <w:rsid w:val="006120B6"/>
    <w:rsid w:val="00614603"/>
    <w:rsid w:val="00624FF6"/>
    <w:rsid w:val="00636E8F"/>
    <w:rsid w:val="0065333E"/>
    <w:rsid w:val="00657CCF"/>
    <w:rsid w:val="00662061"/>
    <w:rsid w:val="0066230C"/>
    <w:rsid w:val="0066781E"/>
    <w:rsid w:val="00672D7A"/>
    <w:rsid w:val="00673395"/>
    <w:rsid w:val="00681249"/>
    <w:rsid w:val="00685E6C"/>
    <w:rsid w:val="00693ED1"/>
    <w:rsid w:val="006A560D"/>
    <w:rsid w:val="006A5784"/>
    <w:rsid w:val="006C009A"/>
    <w:rsid w:val="006C0851"/>
    <w:rsid w:val="006C460E"/>
    <w:rsid w:val="006C79B0"/>
    <w:rsid w:val="006D06BA"/>
    <w:rsid w:val="006D082D"/>
    <w:rsid w:val="006D1D3F"/>
    <w:rsid w:val="006D5523"/>
    <w:rsid w:val="007043EB"/>
    <w:rsid w:val="0071662D"/>
    <w:rsid w:val="00727E54"/>
    <w:rsid w:val="00737E7B"/>
    <w:rsid w:val="00742030"/>
    <w:rsid w:val="00747610"/>
    <w:rsid w:val="00750637"/>
    <w:rsid w:val="007613E2"/>
    <w:rsid w:val="0076345C"/>
    <w:rsid w:val="00766741"/>
    <w:rsid w:val="00767FB9"/>
    <w:rsid w:val="0077058D"/>
    <w:rsid w:val="0077200B"/>
    <w:rsid w:val="00774513"/>
    <w:rsid w:val="00784F5A"/>
    <w:rsid w:val="00797643"/>
    <w:rsid w:val="007A0E5C"/>
    <w:rsid w:val="007A7626"/>
    <w:rsid w:val="007B3640"/>
    <w:rsid w:val="007B66AF"/>
    <w:rsid w:val="007B6A5B"/>
    <w:rsid w:val="007C05E1"/>
    <w:rsid w:val="007C5572"/>
    <w:rsid w:val="007C6A69"/>
    <w:rsid w:val="007D1E16"/>
    <w:rsid w:val="007D6F6B"/>
    <w:rsid w:val="007E298F"/>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05FE"/>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C399B"/>
    <w:rsid w:val="008C3E5C"/>
    <w:rsid w:val="008C476F"/>
    <w:rsid w:val="009033CB"/>
    <w:rsid w:val="00903D00"/>
    <w:rsid w:val="00903FDF"/>
    <w:rsid w:val="00910FD1"/>
    <w:rsid w:val="00915199"/>
    <w:rsid w:val="009171FD"/>
    <w:rsid w:val="009207A4"/>
    <w:rsid w:val="0092363F"/>
    <w:rsid w:val="009253B4"/>
    <w:rsid w:val="0094674C"/>
    <w:rsid w:val="009501F8"/>
    <w:rsid w:val="009552E9"/>
    <w:rsid w:val="00960FBC"/>
    <w:rsid w:val="009634FF"/>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0B1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B2EB6"/>
    <w:rsid w:val="00AB57A1"/>
    <w:rsid w:val="00AC010E"/>
    <w:rsid w:val="00AC3C31"/>
    <w:rsid w:val="00AD2B2A"/>
    <w:rsid w:val="00AD378B"/>
    <w:rsid w:val="00AE3DBC"/>
    <w:rsid w:val="00AE5AFA"/>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C062EA"/>
    <w:rsid w:val="00C126F1"/>
    <w:rsid w:val="00C137A3"/>
    <w:rsid w:val="00C16284"/>
    <w:rsid w:val="00C25B8D"/>
    <w:rsid w:val="00C32405"/>
    <w:rsid w:val="00C32AA1"/>
    <w:rsid w:val="00C32E45"/>
    <w:rsid w:val="00C372EB"/>
    <w:rsid w:val="00C4042A"/>
    <w:rsid w:val="00C4230E"/>
    <w:rsid w:val="00C44F3B"/>
    <w:rsid w:val="00C52879"/>
    <w:rsid w:val="00C638AF"/>
    <w:rsid w:val="00C70D83"/>
    <w:rsid w:val="00C7159E"/>
    <w:rsid w:val="00C73781"/>
    <w:rsid w:val="00C759CB"/>
    <w:rsid w:val="00C76E24"/>
    <w:rsid w:val="00C81437"/>
    <w:rsid w:val="00C83861"/>
    <w:rsid w:val="00C907C5"/>
    <w:rsid w:val="00C95BB8"/>
    <w:rsid w:val="00CB47D4"/>
    <w:rsid w:val="00CB6AE4"/>
    <w:rsid w:val="00CB7750"/>
    <w:rsid w:val="00CC12D3"/>
    <w:rsid w:val="00CC480C"/>
    <w:rsid w:val="00CC7E21"/>
    <w:rsid w:val="00CD15C7"/>
    <w:rsid w:val="00CD24C8"/>
    <w:rsid w:val="00CE03ED"/>
    <w:rsid w:val="00CF2E0E"/>
    <w:rsid w:val="00CF63CC"/>
    <w:rsid w:val="00D151BC"/>
    <w:rsid w:val="00D348C9"/>
    <w:rsid w:val="00D4473B"/>
    <w:rsid w:val="00D4622C"/>
    <w:rsid w:val="00D532E6"/>
    <w:rsid w:val="00D537E2"/>
    <w:rsid w:val="00D55882"/>
    <w:rsid w:val="00D62A5C"/>
    <w:rsid w:val="00D63753"/>
    <w:rsid w:val="00D664E1"/>
    <w:rsid w:val="00D67096"/>
    <w:rsid w:val="00D71F81"/>
    <w:rsid w:val="00D74A1B"/>
    <w:rsid w:val="00D76301"/>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3208D"/>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5DD3"/>
    <w:rsid w:val="00F10136"/>
    <w:rsid w:val="00F10EB0"/>
    <w:rsid w:val="00F25FB3"/>
    <w:rsid w:val="00F27042"/>
    <w:rsid w:val="00F309CB"/>
    <w:rsid w:val="00F31A73"/>
    <w:rsid w:val="00F364AB"/>
    <w:rsid w:val="00F445AB"/>
    <w:rsid w:val="00F625BC"/>
    <w:rsid w:val="00F64E2B"/>
    <w:rsid w:val="00F66D30"/>
    <w:rsid w:val="00F67CDE"/>
    <w:rsid w:val="00F83C21"/>
    <w:rsid w:val="00F97ADE"/>
    <w:rsid w:val="00FA1CFE"/>
    <w:rsid w:val="00FA786D"/>
    <w:rsid w:val="00FB46FF"/>
    <w:rsid w:val="00FB67BE"/>
    <w:rsid w:val="00FC57FF"/>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abs/pii/S0031938411005154" TargetMode="External"/><Relationship Id="rId1" Type="http://schemas.openxmlformats.org/officeDocument/2006/relationships/hyperlink" Target="https://royalsocietypublishing.org/doi/full/10.1098/rspb.2013.00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7</TotalTime>
  <Pages>17</Pages>
  <Words>7819</Words>
  <Characters>44257</Characters>
  <Application>Microsoft Office Word</Application>
  <DocSecurity>0</DocSecurity>
  <Lines>680</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30</cp:revision>
  <dcterms:created xsi:type="dcterms:W3CDTF">2024-02-25T20:36:00Z</dcterms:created>
  <dcterms:modified xsi:type="dcterms:W3CDTF">2024-06-24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